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2E16" w:rsidRPr="00E15762" w:rsidRDefault="00C12E16" w:rsidP="00C12E16">
      <w:pPr>
        <w:spacing w:after="200" w:line="276" w:lineRule="auto"/>
        <w:rPr>
          <w:rFonts w:asciiTheme="majorBidi" w:eastAsiaTheme="minorHAnsi" w:hAnsiTheme="majorBidi" w:cstheme="majorBidi"/>
          <w:b/>
          <w:bCs/>
          <w:sz w:val="28"/>
          <w:szCs w:val="28"/>
          <w:lang w:val="en-AU"/>
        </w:rPr>
      </w:pPr>
      <w:bookmarkStart w:id="0" w:name="_Toc361833452"/>
      <w:bookmarkStart w:id="1" w:name="_GoBack"/>
      <w:r w:rsidRPr="00E15762">
        <w:rPr>
          <w:rFonts w:asciiTheme="majorBidi" w:eastAsiaTheme="minorHAnsi" w:hAnsiTheme="majorBidi" w:cstheme="majorBidi"/>
          <w:b/>
          <w:bCs/>
          <w:sz w:val="28"/>
          <w:szCs w:val="28"/>
          <w:lang w:val="en-AU"/>
        </w:rPr>
        <w:t xml:space="preserve">Supplementary File </w:t>
      </w:r>
      <w:r>
        <w:rPr>
          <w:rFonts w:asciiTheme="majorBidi" w:eastAsiaTheme="minorHAnsi" w:hAnsiTheme="majorBidi" w:cstheme="majorBidi"/>
          <w:b/>
          <w:bCs/>
          <w:sz w:val="28"/>
          <w:szCs w:val="28"/>
          <w:lang w:val="en-AU"/>
        </w:rPr>
        <w:t>2</w:t>
      </w:r>
    </w:p>
    <w:p w:rsidR="00303B63" w:rsidRPr="008545B8" w:rsidRDefault="00303B63" w:rsidP="00303B63">
      <w:pPr>
        <w:spacing w:line="360" w:lineRule="auto"/>
        <w:jc w:val="center"/>
        <w:rPr>
          <w:rFonts w:asciiTheme="majorBidi" w:eastAsia="Times New Roman" w:hAnsiTheme="majorBidi" w:cstheme="majorBidi"/>
          <w:noProof/>
          <w:sz w:val="24"/>
          <w:szCs w:val="24"/>
          <w:lang w:val="en-AU"/>
        </w:rPr>
      </w:pPr>
      <w:r w:rsidRPr="008545B8">
        <w:rPr>
          <w:rFonts w:asciiTheme="majorBidi" w:eastAsia="Times New Roman" w:hAnsiTheme="majorBidi" w:cstheme="majorBidi"/>
          <w:noProof/>
          <w:sz w:val="24"/>
          <w:szCs w:val="24"/>
          <w:lang w:val="en-AU"/>
        </w:rPr>
        <w:t>A list of refrences used to make dataset tables</w:t>
      </w:r>
      <w:bookmarkEnd w:id="0"/>
    </w:p>
    <w:tbl>
      <w:tblPr>
        <w:tblStyle w:val="TableGrid3"/>
        <w:tblW w:w="0" w:type="auto"/>
        <w:jc w:val="center"/>
        <w:tblLook w:val="04A0" w:firstRow="1" w:lastRow="0" w:firstColumn="1" w:lastColumn="0" w:noHBand="0" w:noVBand="1"/>
      </w:tblPr>
      <w:tblGrid>
        <w:gridCol w:w="2057"/>
        <w:gridCol w:w="1586"/>
        <w:gridCol w:w="1122"/>
        <w:gridCol w:w="1105"/>
        <w:gridCol w:w="1075"/>
        <w:gridCol w:w="2635"/>
      </w:tblGrid>
      <w:tr w:rsidR="00303B63" w:rsidRPr="008545B8" w:rsidTr="00C17CD2">
        <w:trPr>
          <w:trHeight w:val="580"/>
          <w:tblHeader/>
          <w:jc w:val="center"/>
        </w:trPr>
        <w:tc>
          <w:tcPr>
            <w:tcW w:w="2736" w:type="dxa"/>
            <w:tcBorders>
              <w:top w:val="single" w:sz="12" w:space="0" w:color="auto"/>
              <w:left w:val="single" w:sz="12" w:space="0" w:color="auto"/>
              <w:bottom w:val="single" w:sz="12" w:space="0" w:color="auto"/>
              <w:right w:val="single" w:sz="12" w:space="0" w:color="auto"/>
            </w:tcBorders>
            <w:vAlign w:val="center"/>
          </w:tcPr>
          <w:bookmarkEnd w:id="1"/>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Author / Name of study</w:t>
            </w:r>
          </w:p>
        </w:tc>
        <w:tc>
          <w:tcPr>
            <w:tcW w:w="1643" w:type="dxa"/>
            <w:tcBorders>
              <w:top w:val="single" w:sz="12" w:space="0" w:color="auto"/>
              <w:left w:val="single" w:sz="12" w:space="0" w:color="auto"/>
              <w:bottom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Type of study</w:t>
            </w:r>
          </w:p>
        </w:tc>
        <w:tc>
          <w:tcPr>
            <w:tcW w:w="1293" w:type="dxa"/>
            <w:tcBorders>
              <w:top w:val="single" w:sz="12" w:space="0" w:color="auto"/>
              <w:left w:val="single" w:sz="12" w:space="0" w:color="auto"/>
              <w:bottom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Number of cases</w:t>
            </w:r>
          </w:p>
        </w:tc>
        <w:tc>
          <w:tcPr>
            <w:tcW w:w="1204" w:type="dxa"/>
            <w:tcBorders>
              <w:top w:val="single" w:sz="12" w:space="0" w:color="auto"/>
              <w:left w:val="single" w:sz="12" w:space="0" w:color="auto"/>
              <w:bottom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uration</w:t>
            </w:r>
          </w:p>
        </w:tc>
        <w:tc>
          <w:tcPr>
            <w:tcW w:w="1112" w:type="dxa"/>
            <w:tcBorders>
              <w:top w:val="single" w:sz="12" w:space="0" w:color="auto"/>
              <w:left w:val="single" w:sz="12" w:space="0" w:color="auto"/>
              <w:bottom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ountry</w:t>
            </w:r>
          </w:p>
        </w:tc>
        <w:tc>
          <w:tcPr>
            <w:tcW w:w="2736" w:type="dxa"/>
            <w:tcBorders>
              <w:top w:val="single" w:sz="12" w:space="0" w:color="auto"/>
              <w:left w:val="single" w:sz="12" w:space="0" w:color="auto"/>
              <w:bottom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Relation</w:t>
            </w:r>
          </w:p>
        </w:tc>
      </w:tr>
      <w:tr w:rsidR="00303B63" w:rsidRPr="008545B8" w:rsidTr="00C17CD2">
        <w:trPr>
          <w:trHeight w:val="459"/>
          <w:jc w:val="center"/>
        </w:trPr>
        <w:tc>
          <w:tcPr>
            <w:tcW w:w="2736" w:type="dxa"/>
            <w:tcBorders>
              <w:top w:val="single" w:sz="12" w:space="0" w:color="auto"/>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Brownlee, Aiello et al.  2011</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Brownlee&lt;/Author&gt;&lt;Year&gt;2011&lt;/Year&gt;&lt;RecNum&gt;390&lt;/RecNum&gt;&lt;DisplayText&gt;[134]&lt;/DisplayText&gt;&lt;record&gt;&lt;rec-number&gt;390&lt;/rec-number&gt;&lt;foreign-keys&gt;&lt;key app="EN" db-id="atwa2tvehv0w05epdevv99t19ssax9svpzaz"&gt;390&lt;/key&gt;&lt;/foreign-keys&gt;&lt;ref-type name="Book Section"&gt;5&lt;/ref-type&gt;&lt;contributors&gt;&lt;authors&gt;&lt;author&gt;Brownlee, Michael &lt;/author&gt;&lt;author&gt;Aiello, Lloyd P.&lt;/author&gt;&lt;author&gt;Cooper, Mark E. &lt;/author&gt;&lt;author&gt;Vinik, Aaron I. &lt;/author&gt;&lt;author&gt;Nesto, Richard W. &lt;/author&gt;&lt;author&gt;Boulton, Andrew J.M. &lt;/author&gt;&lt;/authors&gt;&lt;/contributors&gt;&lt;titles&gt;&lt;title&gt;Complications of Diabetes Mellitus&lt;/title&gt;&lt;secondary-title&gt;Williams textbook of endocrinology / Shlomo Melmed ... [et al.]&lt;/secondary-title&gt;&lt;/titles&gt;&lt;edition&gt;12th&lt;/edition&gt;&lt;dates&gt;&lt;year&gt;2011&lt;/year&gt;&lt;/dates&gt;&lt;pub-location&gt;Philadelphia&lt;/pub-location&gt;&lt;publisher&gt;Elsevier/Saunders&lt;/publisher&gt;&lt;isbn&gt;9781437703245 1437703240&lt;/isbn&gt;&lt;accession-num&gt;743278261&lt;/accession-num&gt;&lt;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1]</w:t>
            </w:r>
            <w:r w:rsidR="00F556EC" w:rsidRPr="008545B8">
              <w:rPr>
                <w:rFonts w:asciiTheme="majorBidi" w:eastAsia="Times New Roman" w:hAnsiTheme="majorBidi" w:cstheme="majorBidi"/>
                <w:sz w:val="22"/>
                <w:szCs w:val="22"/>
                <w:lang w:val="en-AU"/>
              </w:rPr>
              <w:fldChar w:fldCharType="end"/>
            </w:r>
          </w:p>
        </w:tc>
        <w:tc>
          <w:tcPr>
            <w:tcW w:w="1643" w:type="dxa"/>
            <w:tcBorders>
              <w:top w:val="single" w:sz="12" w:space="0" w:color="auto"/>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Textbook of Endocrinology</w:t>
            </w:r>
          </w:p>
        </w:tc>
        <w:tc>
          <w:tcPr>
            <w:tcW w:w="1293" w:type="dxa"/>
            <w:tcBorders>
              <w:top w:val="single" w:sz="12" w:space="0" w:color="auto"/>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204" w:type="dxa"/>
            <w:tcBorders>
              <w:top w:val="single" w:sz="12" w:space="0" w:color="auto"/>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top w:val="single" w:sz="12" w:space="0" w:color="auto"/>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top w:val="single" w:sz="12" w:space="0" w:color="auto"/>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list of risk factors and complications</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CCT 1993</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DCCT&lt;/Author&gt;&lt;Year&gt;1993&lt;/Year&gt;&lt;RecNum&gt;523&lt;/RecNum&gt;&lt;record&gt;&lt;rec-number&gt;523&lt;/rec-number&gt;&lt;foreign-keys&gt;&lt;key app="EN" db-id="atwa2tvehv0w05epdevv99t19ssax9svpzaz"&gt;523&lt;/key&gt;&lt;/foreign-keys&gt;&lt;ref-type name="Journal Article"&gt;17&lt;/ref-type&gt;&lt;contributors&gt;&lt;authors&gt;&lt;author&gt;DCCT&lt;/author&gt;&lt;/authors&gt;&lt;/contributors&gt;&lt;titles&gt;&lt;title&gt;The Effect of Intensive Treatment of Diabetes on the Development and Progression of Long-Term Complications in Insulin-Dependent Diabetes Mellitus&lt;/title&gt;&lt;secondary-title&gt;New England Journal of Medicine&lt;/secondary-title&gt;&lt;/titles&gt;&lt;periodical&gt;&lt;full-title&gt;New England Journal of Medicine&lt;/full-title&gt;&lt;/periodical&gt;&lt;pages&gt;977-986&lt;/pages&gt;&lt;volume&gt;329&lt;/volume&gt;&lt;number&gt;14&lt;/number&gt;&lt;dates&gt;&lt;year&gt;1993&lt;/year&gt;&lt;/dates&gt;&lt;urls&gt;&lt;related-urls&gt;&lt;url&gt;http://www.nejm.org/doi/full/10.1056/NEJM199309303291401&lt;/url&gt;&lt;/related-urls&gt;&lt;/urls&gt;&lt;electronic-resource-num&gt;doi:10.1056/NEJM199309303291401&lt;/electronic-resource-num&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2]</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andomised controlled tri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441</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6.5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HbA1c/Retinopathy &amp;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Klein, Klein et al. 1984</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Klein&lt;/Author&gt;&lt;Year&gt;1984&lt;/Year&gt;&lt;RecNum&gt;524&lt;/RecNum&gt;&lt;record&gt;&lt;rec-number&gt;524&lt;/rec-number&gt;&lt;foreign-keys&gt;&lt;key app="EN" db-id="atwa2tvehv0w05epdevv99t19ssax9svpzaz"&gt;524&lt;/key&gt;&lt;/foreign-keys&gt;&lt;ref-type name="Journal Article"&gt;17&lt;/ref-type&gt;&lt;contributors&gt;&lt;authors&gt;&lt;author&gt;Klein, R.&lt;/author&gt;&lt;author&gt;Klein, B. E.&lt;/author&gt;&lt;author&gt;Moss, S. E.&lt;/author&gt;&lt;author&gt;Davis, M. D.&lt;/author&gt;&lt;author&gt;DeMets, D. L.&lt;/author&gt;&lt;/authors&gt;&lt;/contributors&gt;&lt;titles&gt;&lt;title&gt;The Wisconsin epidemiologic study of diabetic retinopathy. II. Prevalence and risk of diabetic retinopathy when age at diagnosis is less than 30 years&lt;/title&gt;&lt;secondary-title&gt;Arch Ophthalmol&lt;/secondary-title&gt;&lt;/titles&gt;&lt;periodical&gt;&lt;full-title&gt;Arch Ophthalmol&lt;/full-title&gt;&lt;/periodical&gt;&lt;pages&gt;520-6&lt;/pages&gt;&lt;volume&gt;102&lt;/volume&gt;&lt;number&gt;4&lt;/number&gt;&lt;edition&gt;1984/04/01&lt;/edition&gt;&lt;keywords&gt;&lt;keyword&gt;Adolescent&lt;/keyword&gt;&lt;keyword&gt;Adult&lt;/keyword&gt;&lt;keyword&gt;Age Factors&lt;/keyword&gt;&lt;keyword&gt;Blood Pressure&lt;/keyword&gt;&lt;keyword&gt;Body Weight&lt;/keyword&gt;&lt;keyword&gt;Child&lt;/keyword&gt;&lt;keyword&gt;Diabetes Mellitus/drug therapy&lt;/keyword&gt;&lt;keyword&gt;Diabetic Retinopathy/blood/diagnosis/ epidemiology&lt;/keyword&gt;&lt;keyword&gt;Epidemiologic Methods&lt;/keyword&gt;&lt;keyword&gt;Female&lt;/keyword&gt;&lt;keyword&gt;Hemoglobin A, Glycosylated/analysis&lt;/keyword&gt;&lt;keyword&gt;Humans&lt;/keyword&gt;&lt;keyword&gt;Insulin/administration &amp;amp; dosage&lt;/keyword&gt;&lt;keyword&gt;Male&lt;/keyword&gt;&lt;keyword&gt;Risk&lt;/keyword&gt;&lt;keyword&gt;Sex&lt;/keyword&gt;&lt;keyword&gt;Time Factors&lt;/keyword&gt;&lt;keyword&gt;Wisconsin&lt;/keyword&gt;&lt;/keywords&gt;&lt;dates&gt;&lt;year&gt;1984&lt;/year&gt;&lt;pub-dates&gt;&lt;date&gt;Apr&lt;/date&gt;&lt;/pub-dates&gt;&lt;/dates&gt;&lt;isbn&gt;0003-9950 (Print)&amp;#xD;0003-9950 (Linking)&lt;/isbn&gt;&lt;accession-num&gt;6367724&lt;/accession-num&gt;&lt;urls&gt;&lt;/urls&gt;&lt;remote-database-provider&gt;Nlm&lt;/remote-database-provider&gt;&lt;language&gt;eng&lt;/language&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3]</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996</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uration/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CCT 2000</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DCCT&lt;/Author&gt;&lt;Year&gt;2000&lt;/Year&gt;&lt;RecNum&gt;264&lt;/RecNum&gt;&lt;record&gt;&lt;rec-number&gt;264&lt;/rec-number&gt;&lt;foreign-keys&gt;&lt;key app="EN" db-id="atwa2tvehv0w05epdevv99t19ssax9svpzaz"&gt;264&lt;/key&gt;&lt;/foreign-keys&gt;&lt;ref-type name="Journal Article"&gt;17&lt;/ref-type&gt;&lt;contributors&gt;&lt;authors&gt;&lt;author&gt;DCCT&lt;/author&gt;&lt;/authors&gt;&lt;/contributors&gt;&lt;auth-address&gt;Epidemiol Diabet Intervent &amp;amp; Complicat Res Grp, Diabet Control &amp;amp; Complicat Trial, Bethesda, MD 20892 USA&amp;#xD;SHANNON, H, EPIDEMIOL DIABET INTERVENT &amp;amp; COMPLICAT RES GRP, DIABET CONTROL &amp;amp; COMPLICAT TRIAL, BOX NDIC EDIC, BETHESDA, MD 20892 USA&amp;#xD;nathan@gcrc.mgh.harvard.edu&lt;/auth-address&gt;&lt;titles&gt;&lt;title&gt;Retinopathy and nephropathy in patients with type 1 diabetes four years after a trial of intensive therapy&lt;/title&gt;&lt;secondary-title&gt;New England Journal of Medicine&lt;/secondary-title&gt;&lt;alt-title&gt;N. Engl. J. Med.&lt;/alt-title&gt;&lt;/titles&gt;&lt;periodical&gt;&lt;full-title&gt;New England Journal of Medicine&lt;/full-title&gt;&lt;/periodical&gt;&lt;pages&gt;381-389&lt;/pages&gt;&lt;volume&gt;342&lt;/volume&gt;&lt;number&gt;6&lt;/number&gt;&lt;dates&gt;&lt;year&gt;2000&lt;/year&gt;&lt;pub-dates&gt;&lt;date&gt;Feb&lt;/date&gt;&lt;/pub-dates&gt;&lt;/dates&gt;&lt;isbn&gt;0028-4793&lt;/isbn&gt;&lt;accession-num&gt;CCC:000085205200003&lt;/accession-num&gt;&lt;work-type&gt;Article&lt;/work-type&gt;&lt;urls&gt;&lt;related-urls&gt;&lt;url&gt;&amp;lt;Go to ISI&amp;gt;://CCC:000085205200003&lt;/url&gt;&lt;/related-urls&gt;&lt;/urls&gt;&lt;language&gt;English&lt;/language&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4]</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andomised controlled tri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208 and 1302</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0.5 and 9.5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Duration/ Retinopathy &amp;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CCT 1995</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DCCT&lt;/Author&gt;&lt;Year&gt;1995&lt;/Year&gt;&lt;RecNum&gt;525&lt;/RecNum&gt;&lt;record&gt;&lt;rec-number&gt;525&lt;/rec-number&gt;&lt;foreign-keys&gt;&lt;key app="EN" db-id="atwa2tvehv0w05epdevv99t19ssax9svpzaz"&gt;525&lt;/key&gt;&lt;/foreign-keys&gt;&lt;ref-type name="Journal Article"&gt;17&lt;/ref-type&gt;&lt;contributors&gt;&lt;authors&gt;&lt;author&gt;DCCT&lt;/author&gt;&lt;/authors&gt;&lt;/contributors&gt;&lt;titles&gt;&lt;title&gt;The relationship of glycemic exposure (HbA1c) to the risk of development and progression of retinopathy in the diabetes control and complications trial&lt;/title&gt;&lt;secondary-title&gt;Diabetes&lt;/secondary-title&gt;&lt;/titles&gt;&lt;periodical&gt;&lt;full-title&gt;Diabetes&lt;/full-title&gt;&lt;/periodical&gt;&lt;pages&gt;968-83&lt;/pages&gt;&lt;volume&gt;44&lt;/volume&gt;&lt;number&gt;8&lt;/number&gt;&lt;edition&gt;1995/08/01&lt;/edition&gt;&lt;keywords&gt;&lt;keyword&gt;Biological Markers/blood&lt;/keyword&gt;&lt;keyword&gt;Blood Glucose/metabolism&lt;/keyword&gt;&lt;keyword&gt;Cohort Studies&lt;/keyword&gt;&lt;keyword&gt;Demography&lt;/keyword&gt;&lt;keyword&gt;Diabetes Mellitus, Type 1/blood/drug therapy/ physiopathology&lt;/keyword&gt;&lt;keyword&gt;Diabetic Angiopathies/epidemiology/physiopathology&lt;/keyword&gt;&lt;keyword&gt;Diabetic Nephropathies/epidemiology/physiopathology&lt;/keyword&gt;&lt;keyword&gt;Diabetic Neuropathies/epidemiology/physiopathology&lt;/keyword&gt;&lt;keyword&gt;Diabetic Retinopathy/ epidemiology/ physiopathology/prevention &amp;amp; control&lt;/keyword&gt;&lt;keyword&gt;Energy Intake&lt;/keyword&gt;&lt;keyword&gt;Female&lt;/keyword&gt;&lt;keyword&gt;Follow-Up Studies&lt;/keyword&gt;&lt;keyword&gt;Hemoglobin A, Glycosylated/ metabolism&lt;/keyword&gt;&lt;keyword&gt;Humans&lt;/keyword&gt;&lt;keyword&gt;Male&lt;/keyword&gt;&lt;keyword&gt;Primary Prevention&lt;/keyword&gt;&lt;keyword&gt;Regression Analysis&lt;/keyword&gt;&lt;keyword&gt;Risk Factors&lt;/keyword&gt;&lt;keyword&gt;Time Factors&lt;/keyword&gt;&lt;/keywords&gt;&lt;dates&gt;&lt;year&gt;1995&lt;/year&gt;&lt;pub-dates&gt;&lt;date&gt;Aug&lt;/date&gt;&lt;/pub-dates&gt;&lt;/dates&gt;&lt;isbn&gt;0012-1797 (Print)&amp;#xD;0012-1797 (Linking)&lt;/isbn&gt;&lt;accession-num&gt;7622004&lt;/accession-num&gt;&lt;urls&gt;&lt;/urls&gt;&lt;remote-database-provider&gt;Nlm&lt;/remote-database-provider&gt;&lt;language&gt;eng&lt;/language&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5]</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andomised controlled tri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441</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6.5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KPDS 1998</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UKPDS&lt;/Author&gt;&lt;Year&gt;1998&lt;/Year&gt;&lt;RecNum&gt;262&lt;/RecNum&gt;&lt;record&gt;&lt;rec-number&gt;262&lt;/rec-number&gt;&lt;foreign-keys&gt;&lt;key app="EN" db-id="atwa2tvehv0w05epdevv99t19ssax9svpzaz"&gt;262&lt;/key&gt;&lt;/foreign-keys&gt;&lt;ref-type name="Journal Article"&gt;17&lt;/ref-type&gt;&lt;contributors&gt;&lt;authors&gt;&lt;author&gt;UKPDS&lt;/author&gt;&lt;/authors&gt;&lt;/contributors&gt;&lt;titles&gt;&lt;title&gt;Intensive blood-glucose control with sulphonylureas or insulin compared with conventional treatment and risk of complications in patients with type 2 diabetes (UKPDS 33)&lt;/title&gt;&lt;secondary-title&gt;The Lancet&lt;/secondary-title&gt;&lt;/titles&gt;&lt;periodical&gt;&lt;full-title&gt;The Lancet&lt;/full-title&gt;&lt;/periodical&gt;&lt;pages&gt;837(17)&lt;/pages&gt;&lt;volume&gt;352&lt;/volume&gt;&lt;number&gt;9131&lt;/number&gt;&lt;dates&gt;&lt;year&gt;1998&lt;/year&gt;&lt;/dates&gt;&lt;isbn&gt;0140-6736&lt;/isbn&gt;&lt;urls&gt;&lt;related-urls&gt;&lt;url&gt;http://find.galegroup.com/itx/infomark.do?&amp;amp;contentSet=IAC-Documents&amp;amp;type=retrieve&amp;amp;tabID=T001&amp;amp;prodId=AONE&amp;amp;docId=A195490341&amp;amp;source=gale&amp;amp;srcprod=AONE&amp;amp;userGroupName=uow&amp;amp;version=1.0&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6]</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andomised controlled tri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5102</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0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K</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Retinopathy &amp;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hase, Jackson et al. 1989</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Chase&lt;/Author&gt;&lt;Year&gt;1989&lt;/Year&gt;&lt;RecNum&gt;263&lt;/RecNum&gt;&lt;record&gt;&lt;rec-number&gt;263&lt;/rec-number&gt;&lt;foreign-keys&gt;&lt;key app="EN" db-id="atwa2tvehv0w05epdevv99t19ssax9svpzaz"&gt;263&lt;/key&gt;&lt;/foreign-keys&gt;&lt;ref-type name="Journal Article"&gt;17&lt;/ref-type&gt;&lt;contributors&gt;&lt;authors&gt;&lt;author&gt;Chase, H. Peter&lt;/author&gt;&lt;author&gt;Jackson, William E.&lt;/author&gt;&lt;author&gt;Hoops, Sandy L.&lt;/author&gt;&lt;author&gt;Cockerham, Rebecca S.&lt;/author&gt;&lt;author&gt;Archer, Philip G.&lt;/author&gt;&lt;author&gt;O&amp;apos;Brien, Donough&lt;/author&gt;&lt;/authors&gt;&lt;/contributors&gt;&lt;titles&gt;&lt;title&gt;Glucose control and the renal and retinal complications of insulin-dependent diabetes&lt;/title&gt;&lt;secondary-title&gt;JAMA, The Journal of the American Medical Association&lt;/secondary-title&gt;&lt;/titles&gt;&lt;periodical&gt;&lt;full-title&gt;JAMA, The Journal of the American Medical Association&lt;/full-title&gt;&lt;/periodical&gt;&lt;pages&gt;p1155(6)&lt;/pages&gt;&lt;volume&gt;261&lt;/volume&gt;&lt;number&gt;8&lt;/number&gt;&lt;keywords&gt;&lt;keyword&gt;Control&lt;/keyword&gt;&lt;keyword&gt;Measurement&lt;/keyword&gt;&lt;keyword&gt;Complications and side effects&lt;/keyword&gt;&lt;keyword&gt;Case studies&lt;/keyword&gt;&lt;keyword&gt;Glucose_Control&lt;/keyword&gt;&lt;keyword&gt;Glycosylated hemoglobin_Measurement&lt;/keyword&gt;&lt;keyword&gt;Diabetes_Complications&lt;/keyword&gt;&lt;keyword&gt;Diabetic retinopathy_Case studies&lt;/keyword&gt;&lt;/keywords&gt;&lt;dates&gt;&lt;year&gt;1989&lt;/year&gt;&lt;/dates&gt;&lt;isbn&gt;0098-7484&lt;/isbn&gt;&lt;urls&gt;&lt;related-urls&gt;&lt;url&gt;http://find.galegroup.com/itx/infomark.do?&amp;amp;contentSet=IAC-Documents&amp;amp;type=retrieve&amp;amp;tabID=T001&amp;amp;prodId=AONE&amp;amp;docId=A7367627&amp;amp;source=gale&amp;amp;srcprod=AONE&amp;amp;userGroupName=uow&amp;amp;version=1.0&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7]</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etrospective random tri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30</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Duration/ Retinopathy &amp;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proofErr w:type="spellStart"/>
            <w:r w:rsidRPr="008545B8">
              <w:rPr>
                <w:rFonts w:asciiTheme="majorBidi" w:eastAsia="Times New Roman" w:hAnsiTheme="majorBidi" w:cstheme="majorBidi"/>
                <w:sz w:val="22"/>
                <w:szCs w:val="22"/>
                <w:lang w:val="en-AU"/>
              </w:rPr>
              <w:t>Krolewski</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Canessa</w:t>
            </w:r>
            <w:proofErr w:type="spellEnd"/>
            <w:r w:rsidRPr="008545B8">
              <w:rPr>
                <w:rFonts w:asciiTheme="majorBidi" w:eastAsia="Times New Roman" w:hAnsiTheme="majorBidi" w:cstheme="majorBidi"/>
                <w:sz w:val="22"/>
                <w:szCs w:val="22"/>
                <w:lang w:val="en-AU"/>
              </w:rPr>
              <w:t xml:space="preserve"> et al. 1988</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Krolewski&lt;/Author&gt;&lt;Year&gt;1988&lt;/Year&gt;&lt;RecNum&gt;526&lt;/RecNum&gt;&lt;record&gt;&lt;rec-number&gt;526&lt;/rec-number&gt;&lt;foreign-keys&gt;&lt;key app="EN" db-id="atwa2tvehv0w05epdevv99t19ssax9svpzaz"&gt;526&lt;/key&gt;&lt;/foreign-keys&gt;&lt;ref-type name="Journal Article"&gt;17&lt;/ref-type&gt;&lt;contributors&gt;&lt;authors&gt;&lt;author&gt;Krolewski, A. S.&lt;/author&gt;&lt;author&gt;Canessa, M.&lt;/author&gt;&lt;author&gt;Warram, J. H.&lt;/author&gt;&lt;author&gt;Laffel, L. M.&lt;/author&gt;&lt;author&gt;Christlieb, A. R.&lt;/author&gt;&lt;author&gt;Knowler, W. C.&lt;/author&gt;&lt;author&gt;Rand, L. I.&lt;/author&gt;&lt;/authors&gt;&lt;/contributors&gt;&lt;auth-address&gt;Research Division of the Joslin Diabetes Center, Boston, MA 02215.&lt;/auth-address&gt;&lt;titles&gt;&lt;title&gt;Predisposition to hypertension and susceptibility to renal disease in insulin-dependent diabetes mellitus&lt;/title&gt;&lt;secondary-title&gt;N Engl J Med&lt;/secondary-title&gt;&lt;/titles&gt;&lt;periodical&gt;&lt;full-title&gt;N Engl J Med&lt;/full-title&gt;&lt;/periodical&gt;&lt;pages&gt;140-5&lt;/pages&gt;&lt;volume&gt;318&lt;/volume&gt;&lt;number&gt;3&lt;/number&gt;&lt;edition&gt;1988/01/21&lt;/edition&gt;&lt;keywords&gt;&lt;keyword&gt;Adult&lt;/keyword&gt;&lt;keyword&gt;Biological Transport, Active&lt;/keyword&gt;&lt;keyword&gt;Blood Glucose/metabolism&lt;/keyword&gt;&lt;keyword&gt;Diabetes Mellitus, Type 1/ complications&lt;/keyword&gt;&lt;keyword&gt;Diabetic Nephropathies/ etiology&lt;/keyword&gt;&lt;keyword&gt;Diabetic Retinopathy/complications&lt;/keyword&gt;&lt;keyword&gt;Disease Susceptibility&lt;/keyword&gt;&lt;keyword&gt;Erythrocytes/metabolism&lt;/keyword&gt;&lt;keyword&gt;Female&lt;/keyword&gt;&lt;keyword&gt;Humans&lt;/keyword&gt;&lt;keyword&gt;Hypertension/blood/ etiology/genetics&lt;/keyword&gt;&lt;keyword&gt;Lithium/blood&lt;/keyword&gt;&lt;keyword&gt;Male&lt;/keyword&gt;&lt;keyword&gt;Risk Factors&lt;/keyword&gt;&lt;keyword&gt;Sodium/blood&lt;/keyword&gt;&lt;/keywords&gt;&lt;dates&gt;&lt;year&gt;1988&lt;/year&gt;&lt;pub-dates&gt;&lt;date&gt;Jan 21&lt;/date&gt;&lt;/pub-dates&gt;&lt;/dates&gt;&lt;isbn&gt;0028-4793 (Print)&amp;#xD;0028-4793 (Linking)&lt;/isbn&gt;&lt;accession-num&gt;3336401&lt;/accession-num&gt;&lt;urls&gt;&lt;/urls&gt;&lt;electronic-resource-num&gt;10.1056/NEJM198801213180303 [doi]&lt;/electronic-resource-num&gt;&lt;remote-database-provider&gt;Nlm&lt;/remote-database-provider&gt;&lt;language&gt;eng&lt;/language&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8]</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etrospective random tri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89</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4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Blood pressure/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proofErr w:type="spellStart"/>
            <w:r w:rsidRPr="008545B8">
              <w:rPr>
                <w:rFonts w:asciiTheme="majorBidi" w:eastAsia="Times New Roman" w:hAnsiTheme="majorBidi" w:cstheme="majorBidi"/>
                <w:sz w:val="22"/>
                <w:szCs w:val="22"/>
                <w:lang w:val="en-AU"/>
              </w:rPr>
              <w:t>Krolewski</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Warram</w:t>
            </w:r>
            <w:proofErr w:type="spellEnd"/>
            <w:r w:rsidRPr="008545B8">
              <w:rPr>
                <w:rFonts w:asciiTheme="majorBidi" w:eastAsia="Times New Roman" w:hAnsiTheme="majorBidi" w:cstheme="majorBidi"/>
                <w:sz w:val="22"/>
                <w:szCs w:val="22"/>
                <w:lang w:val="en-AU"/>
              </w:rPr>
              <w:t xml:space="preserve"> et al. 1986</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Krolewski&lt;/Author&gt;&lt;Year&gt;1986&lt;/Year&gt;&lt;RecNum&gt;527&lt;/RecNum&gt;&lt;record&gt;&lt;rec-number&gt;527&lt;/rec-number&gt;&lt;foreign-keys&gt;&lt;key app="EN" db-id="atwa2tvehv0w05epdevv99t19ssax9svpzaz"&gt;527&lt;/key&gt;&lt;/foreign-keys&gt;&lt;ref-type name="Journal Article"&gt;17&lt;/ref-type&gt;&lt;contributors&gt;&lt;authors&gt;&lt;author&gt;Krolewski, A. S.&lt;/author&gt;&lt;author&gt;Warram, J. H.&lt;/author&gt;&lt;author&gt;Rand, L. I.&lt;/author&gt;&lt;author&gt;Christlieb, A. R.&lt;/author&gt;&lt;author&gt;Busick, E. J.&lt;/author&gt;&lt;author&gt;Kahn, C. R.&lt;/author&gt;&lt;/authors&gt;&lt;/contributors&gt;&lt;titles&gt;&lt;title&gt;Risk of proliferative diabetic retinopathy in juvenile-onset type I diabetes: a 40-yr follow-up study&lt;/title&gt;&lt;secondary-title&gt;Diabetes Care&lt;/secondary-title&gt;&lt;/titles&gt;&lt;periodical&gt;&lt;full-title&gt;Diabetes Care&lt;/full-title&gt;&lt;abbr-1&gt;Diabetes Care&lt;/abbr-1&gt;&lt;/periodical&gt;&lt;pages&gt;443-52&lt;/pages&gt;&lt;volume&gt;9&lt;/volume&gt;&lt;number&gt;5&lt;/number&gt;&lt;edition&gt;1986/09/01&lt;/edition&gt;&lt;keywords&gt;&lt;keyword&gt;Adolescent&lt;/keyword&gt;&lt;keyword&gt;Adult&lt;/keyword&gt;&lt;keyword&gt;Age Factors&lt;/keyword&gt;&lt;keyword&gt;Child&lt;/keyword&gt;&lt;keyword&gt;Child, Preschool&lt;/keyword&gt;&lt;keyword&gt;Diabetes Mellitus, Type 1/ physiopathology&lt;/keyword&gt;&lt;keyword&gt;Diabetic Retinopathy/ physiopathology&lt;/keyword&gt;&lt;keyword&gt;Female&lt;/keyword&gt;&lt;keyword&gt;Follow-Up Studies&lt;/keyword&gt;&lt;keyword&gt;Humans&lt;/keyword&gt;&lt;keyword&gt;Hyperglycemia/etiology&lt;/keyword&gt;&lt;keyword&gt;Infant&lt;/keyword&gt;&lt;keyword&gt;Male&lt;/keyword&gt;&lt;keyword&gt;Risk&lt;/keyword&gt;&lt;/keywords&gt;&lt;dates&gt;&lt;year&gt;1986&lt;/year&gt;&lt;pub-dates&gt;&lt;date&gt;Sep-Oct&lt;/date&gt;&lt;/pub-dates&gt;&lt;/dates&gt;&lt;isbn&gt;0149-5992 (Print)&amp;#xD;0149-5992 (Linking)&lt;/isbn&gt;&lt;accession-num&gt;3769714&lt;/accession-num&gt;&lt;urls&gt;&lt;/urls&gt;&lt;remote-database-provider&gt;Nlm&lt;/remote-database-provider&gt;&lt;language&gt;eng&lt;/language&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9]</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et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92</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0-40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uration/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Klein, Moss et al. 1990</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Klein&lt;/Author&gt;&lt;Year&gt;1990&lt;/Year&gt;&lt;RecNum&gt;528&lt;/RecNum&gt;&lt;record&gt;&lt;rec-number&gt;528&lt;/rec-number&gt;&lt;foreign-keys&gt;&lt;key app="EN" db-id="atwa2tvehv0w05epdevv99t19ssax9svpzaz"&gt;528&lt;/key&gt;&lt;/foreign-keys&gt;&lt;ref-type name="Journal Article"&gt;17&lt;/ref-type&gt;&lt;contributors&gt;&lt;authors&gt;&lt;author&gt;Klein, B. E.&lt;/author&gt;&lt;author&gt;Moss, S. E.&lt;/author&gt;&lt;author&gt;Klein, R.&lt;/author&gt;&lt;/authors&gt;&lt;/contributors&gt;&lt;auth-address&gt;Department of Ophthalmology, University of Wisconsin-Madison 53792.&lt;/auth-address&gt;&lt;titles&gt;&lt;title&gt;Is menarche associated with diabetic retinopathy?&lt;/title&gt;&lt;secondary-title&gt;Diabetes Care&lt;/secondary-title&gt;&lt;/titles&gt;&lt;periodical&gt;&lt;full-title&gt;Diabetes Care&lt;/full-title&gt;&lt;abbr-1&gt;Diabetes Care&lt;/abbr-1&gt;&lt;/periodical&gt;&lt;pages&gt;1034-8&lt;/pages&gt;&lt;volume&gt;13&lt;/volume&gt;&lt;number&gt;10&lt;/number&gt;&lt;edition&gt;1990/10/01&lt;/edition&gt;&lt;keywords&gt;&lt;keyword&gt;Adolescent&lt;/keyword&gt;&lt;keyword&gt;Adult&lt;/keyword&gt;&lt;keyword&gt;Age Factors&lt;/keyword&gt;&lt;keyword&gt;Blood Pressure&lt;/keyword&gt;&lt;keyword&gt;Diabetic Retinopathy/blood/classification/ complications/pathology&lt;/keyword&gt;&lt;keyword&gt;Female&lt;/keyword&gt;&lt;keyword&gt;Follow-Up Studies&lt;/keyword&gt;&lt;keyword&gt;Hemoglobin A, Glycosylated/analysis&lt;/keyword&gt;&lt;keyword&gt;Humans&lt;/keyword&gt;&lt;keyword&gt;Menarche&lt;/keyword&gt;&lt;keyword&gt;Regression Analysis&lt;/keyword&gt;&lt;keyword&gt;Time Factors&lt;/keyword&gt;&lt;/keywords&gt;&lt;dates&gt;&lt;year&gt;1990&lt;/year&gt;&lt;pub-dates&gt;&lt;date&gt;Oct&lt;/date&gt;&lt;/pub-dates&gt;&lt;/dates&gt;&lt;isbn&gt;0149-5992 (Print)&amp;#xD;0149-5992 (Linking)&lt;/isbn&gt;&lt;accession-num&gt;2209299&lt;/accession-num&gt;&lt;urls&gt;&lt;/urls&gt;&lt;remote-database-provider&gt;Nlm&lt;/remote-database-provider&gt;&lt;language&gt;eng&lt;/language&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10]</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random tri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29</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4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uration &amp; Blood pressure/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proofErr w:type="spellStart"/>
            <w:r w:rsidRPr="008545B8">
              <w:rPr>
                <w:rFonts w:asciiTheme="majorBidi" w:eastAsia="Times New Roman" w:hAnsiTheme="majorBidi" w:cstheme="majorBidi"/>
                <w:sz w:val="22"/>
                <w:szCs w:val="22"/>
                <w:lang w:val="en-AU"/>
              </w:rPr>
              <w:t>Kostraba</w:t>
            </w:r>
            <w:proofErr w:type="spellEnd"/>
            <w:r w:rsidRPr="008545B8">
              <w:rPr>
                <w:rFonts w:asciiTheme="majorBidi" w:eastAsia="Times New Roman" w:hAnsiTheme="majorBidi" w:cstheme="majorBidi"/>
                <w:sz w:val="22"/>
                <w:szCs w:val="22"/>
                <w:lang w:val="en-AU"/>
              </w:rPr>
              <w:t>, Klein et al. 1991</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Kostraba&lt;/Author&gt;&lt;Year&gt;1991&lt;/Year&gt;&lt;RecNum&gt;529&lt;/RecNum&gt;&lt;record&gt;&lt;rec-number&gt;529&lt;/rec-number&gt;&lt;foreign-keys&gt;&lt;key app="EN" db-id="atwa2tvehv0w05epdevv99t19ssax9svpzaz"&gt;529&lt;/key&gt;&lt;/foreign-keys&gt;&lt;ref-type name="Journal Article"&gt;17&lt;/ref-type&gt;&lt;contributors&gt;&lt;authors&gt;&lt;author&gt;Kostraba, J. N.&lt;/author&gt;&lt;author&gt;Klein, R.&lt;/author&gt;&lt;author&gt;Dorman, J. S.&lt;/author&gt;&lt;author&gt;Becker, D. J.&lt;/author&gt;&lt;author&gt;Drash, A. L.&lt;/author&gt;&lt;author&gt;Maser, R. E.&lt;/author&gt;&lt;author&gt;Orchard, T. J.&lt;/author&gt;&lt;/authors&gt;&lt;/contributors&gt;&lt;auth-address&gt;Department of Epidemiology, Graduate School of Public Health, University of Pittsburgh, PA 15261.&lt;/auth-address&gt;&lt;titles&gt;&lt;title&gt;The epidemiology of diabetes complications study. IV. Correlates of diabetic background and proliferative retinopathy&lt;/title&gt;&lt;secondary-title&gt;Am J Epidemiol&lt;/secondary-title&gt;&lt;/titles&gt;&lt;periodical&gt;&lt;full-title&gt;Am J Epidemiol&lt;/full-title&gt;&lt;/periodical&gt;&lt;pages&gt;381-91&lt;/pages&gt;&lt;volume&gt;133&lt;/volume&gt;&lt;number&gt;4&lt;/number&gt;&lt;edition&gt;1991/02/15&lt;/edition&gt;&lt;keywords&gt;&lt;keyword&gt;Adolescent&lt;/keyword&gt;&lt;keyword&gt;Adult&lt;/keyword&gt;&lt;keyword&gt;Diabetic Nephropathies/complications/ epidemiology&lt;/keyword&gt;&lt;keyword&gt;Diabetic Retinopathy/complications/ epidemiology&lt;/keyword&gt;&lt;keyword&gt;Humans&lt;/keyword&gt;&lt;keyword&gt;Regression Analysis&lt;/keyword&gt;&lt;keyword&gt;Risk Factors&lt;/keyword&gt;&lt;/keywords&gt;&lt;dates&gt;&lt;year&gt;1991&lt;/year&gt;&lt;pub-dates&gt;&lt;date&gt;Feb 15&lt;/date&gt;&lt;/pub-dates&gt;&lt;/dates&gt;&lt;isbn&gt;0002-9262 (Print)&amp;#xD;0002-9262 (Linking)&lt;/isbn&gt;&lt;accession-num&gt;1994702&lt;/accession-num&gt;&lt;urls&gt;&lt;/urls&gt;&lt;remote-database-provider&gt;Nlm&lt;/remote-database-provider&gt;&lt;language&gt;eng&lt;/language&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11]</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657</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uration &amp; Blood pressure/Retinopathy &amp;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Klein, Moss et al. 1990</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Klein&lt;/Author&gt;&lt;Year&gt;1990&lt;/Year&gt;&lt;RecNum&gt;530&lt;/RecNum&gt;&lt;record&gt;&lt;rec-number&gt;530&lt;/rec-number&gt;&lt;foreign-keys&gt;&lt;key app="EN" db-id="atwa2tvehv0w05epdevv99t19ssax9svpzaz"&gt;530&lt;/key&gt;&lt;/foreign-keys&gt;&lt;ref-type name="Journal Article"&gt;17&lt;/ref-type&gt;&lt;contributors&gt;&lt;authors&gt;&lt;author&gt;Klein, B. E.&lt;/author&gt;&lt;author&gt;Moss, S. E.&lt;/author&gt;&lt;author&gt;Klein, R.&lt;/author&gt;&lt;/authors&gt;&lt;/contributors&gt;&lt;auth-address&gt;Department of Ophthalmology, University of Wisconsin Medical School, Madison.&lt;/auth-address&gt;&lt;titles&gt;&lt;title&gt;Effect of pregnancy on progression of diabetic retinopathy&lt;/title&gt;&lt;secondary-title&gt;Diabetes Care&lt;/secondary-title&gt;&lt;/titles&gt;&lt;periodical&gt;&lt;full-title&gt;Diabetes Care&lt;/full-title&gt;&lt;abbr-1&gt;Diabetes Care&lt;/abbr-1&gt;&lt;/periodical&gt;&lt;pages&gt;34-40&lt;/pages&gt;&lt;volume&gt;13&lt;/volume&gt;&lt;number&gt;1&lt;/number&gt;&lt;edition&gt;1990/01/01&lt;/edition&gt;&lt;keywords&gt;&lt;keyword&gt;Adult&lt;/keyword&gt;&lt;keyword&gt;Blood Glucose/analysis&lt;/keyword&gt;&lt;keyword&gt;Blood Pressure&lt;/keyword&gt;&lt;keyword&gt;Diabetes Mellitus, Type 1/ physiopathology&lt;/keyword&gt;&lt;keyword&gt;Diabetic Retinopathy/ physiopathology&lt;/keyword&gt;&lt;keyword&gt;Female&lt;/keyword&gt;&lt;keyword&gt;Fundus Oculi&lt;/keyword&gt;&lt;keyword&gt;Hemoglobin A, Glycosylated/analysis&lt;/keyword&gt;&lt;keyword&gt;Humans&lt;/keyword&gt;&lt;keyword&gt;Insulin/therapeutic use&lt;/keyword&gt;&lt;keyword&gt;Pregnancy&lt;/keyword&gt;&lt;keyword&gt;Pregnancy in Diabetics/ physiopathology&lt;/keyword&gt;&lt;/keywords&gt;&lt;dates&gt;&lt;year&gt;1990&lt;/year&gt;&lt;pub-dates&gt;&lt;date&gt;Jan&lt;/date&gt;&lt;/pub-dates&gt;&lt;/dates&gt;&lt;isbn&gt;0149-5992 (Print)&amp;#xD;0149-5992 (Linking)&lt;/isbn&gt;&lt;accession-num&gt;2404715&lt;/accession-num&gt;&lt;urls&gt;&lt;/urls&gt;&lt;remote-database-provider&gt;Nlm&lt;/remote-database-provider&gt;&lt;language&gt;eng&lt;/language&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12]</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Al-</w:t>
            </w:r>
            <w:proofErr w:type="spellStart"/>
            <w:r w:rsidRPr="008545B8">
              <w:rPr>
                <w:rFonts w:asciiTheme="majorBidi" w:eastAsia="Times New Roman" w:hAnsiTheme="majorBidi" w:cstheme="majorBidi"/>
                <w:sz w:val="22"/>
                <w:szCs w:val="22"/>
                <w:lang w:val="en-AU"/>
              </w:rPr>
              <w:t>Futaisi</w:t>
            </w:r>
            <w:proofErr w:type="spellEnd"/>
            <w:r w:rsidRPr="008545B8">
              <w:rPr>
                <w:rFonts w:asciiTheme="majorBidi" w:eastAsia="Times New Roman" w:hAnsiTheme="majorBidi" w:cstheme="majorBidi"/>
                <w:sz w:val="22"/>
                <w:szCs w:val="22"/>
                <w:lang w:val="en-AU"/>
              </w:rPr>
              <w:t>, Al-</w:t>
            </w:r>
            <w:proofErr w:type="spellStart"/>
            <w:r w:rsidRPr="008545B8">
              <w:rPr>
                <w:rFonts w:asciiTheme="majorBidi" w:eastAsia="Times New Roman" w:hAnsiTheme="majorBidi" w:cstheme="majorBidi"/>
                <w:sz w:val="22"/>
                <w:szCs w:val="22"/>
                <w:lang w:val="en-AU"/>
              </w:rPr>
              <w:t>Zakwani</w:t>
            </w:r>
            <w:proofErr w:type="spellEnd"/>
            <w:r w:rsidRPr="008545B8">
              <w:rPr>
                <w:rFonts w:asciiTheme="majorBidi" w:eastAsia="Times New Roman" w:hAnsiTheme="majorBidi" w:cstheme="majorBidi"/>
                <w:sz w:val="22"/>
                <w:szCs w:val="22"/>
                <w:lang w:val="en-AU"/>
              </w:rPr>
              <w:t xml:space="preserve"> et al. 2006</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Al-Futaisi&lt;/Author&gt;&lt;Year&gt;2006&lt;/Year&gt;&lt;RecNum&gt;48&lt;/RecNum&gt;&lt;record&gt;&lt;rec-number&gt;48&lt;/rec-number&gt;&lt;foreign-keys&gt;&lt;key app="EN" db-id="atwa2tvehv0w05epdevv99t19ssax9svpzaz"&gt;48&lt;/key&gt;&lt;/foreign-keys&gt;&lt;ref-type name="Journal Article"&gt;17&lt;/ref-type&gt;&lt;contributors&gt;&lt;authors&gt;&lt;author&gt;Al-Futaisi, Abdullah&lt;/author&gt;&lt;author&gt;Al-Zakwani, Ibrahim&lt;/author&gt;&lt;author&gt;Almahrezi, Abdulaziz&lt;/author&gt;&lt;author&gt;Al-Hajri, Ruqaia&lt;/author&gt;&lt;author&gt;Al-Hashmi, Laila&lt;/author&gt;&lt;author&gt;Al-Muniri, Abdullah&lt;/author&gt;&lt;author&gt;Farooqui, Mahfooz&lt;/author&gt;&lt;/authors&gt;&lt;/contributors&gt;&lt;titles&gt;&lt;title&gt;Prevalence and predictors of microalbuminuria in patients with type 2 diabetes mellitus: A cross-sectional observational study in Oman&lt;/title&gt;&lt;secondary-title&gt;Diabetes Research and Clinical Practice&lt;/secondary-title&gt;&lt;/titles&gt;&lt;periodical&gt;&lt;full-title&gt;Diabetes Research and Clinical Practice&lt;/full-title&gt;&lt;/periodical&gt;&lt;pages&gt;212-215&lt;/pages&gt;&lt;volume&gt;72&lt;/volume&gt;&lt;number&gt;2&lt;/number&gt;&lt;keywords&gt;&lt;keyword&gt;Microalbuminuria&lt;/keyword&gt;&lt;keyword&gt;Type 2 diabetes&lt;/keyword&gt;&lt;keyword&gt;Oman&lt;/keyword&gt;&lt;keyword&gt;Prevalence&lt;/keyword&gt;&lt;keyword&gt;Predictors&lt;/keyword&gt;&lt;/keywords&gt;&lt;dates&gt;&lt;year&gt;2006&lt;/year&gt;&lt;/dates&gt;&lt;urls&gt;&lt;related-urls&gt;&lt;url&gt;http://www.sciencedirect.com/science/article/B6T5Y-4HHH5P6-2/2/3b52409d9e4fc81207c9d3a67d412857 &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13]</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n=261</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Oma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Albuminuria/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Thai Multicenter Research Group on Diabetes Mellitus 1994</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Thai Multicenter Research Group on Diabetes Mellitus&lt;/Author&gt;&lt;Year&gt;1994&lt;/Year&gt;&lt;RecNum&gt;318&lt;/RecNum&gt;&lt;record&gt;&lt;rec-number&gt;318&lt;/rec-number&gt;&lt;foreign-keys&gt;&lt;key app="EN" db-id="atwa2tvehv0w05epdevv99t19ssax9svpzaz"&gt;318&lt;/key&gt;&lt;/foreign-keys&gt;&lt;ref-type name="Journal Article"&gt;17&lt;/ref-type&gt;&lt;contributors&gt;&lt;authors&gt;&lt;author&gt;Thai Multicenter Research Group on Diabetes Mellitus,&lt;/author&gt;&lt;/authors&gt;&lt;/contributors&gt;&lt;titles&gt;&lt;title&gt;Vascular complications in non-insulin dependent diabetics in Thailand&lt;/title&gt;&lt;secondary-title&gt;Diabetes Research and Clinical Practice&lt;/secondary-title&gt;&lt;/titles&gt;&lt;periodical&gt;&lt;full-title&gt;Diabetes Research and Clinical Practice&lt;/full-title&gt;&lt;/periodical&gt;&lt;pages&gt;61-69&lt;/pages&gt;&lt;volume&gt;25&lt;/volume&gt;&lt;number&gt;1&lt;/number&gt;&lt;keywords&gt;&lt;keyword&gt;Non-insulin dependent diabetes mellitus&lt;/keyword&gt;&lt;keyword&gt;Diabetic complications&lt;/keyword&gt;&lt;keyword&gt;Microvascular complications&lt;/keyword&gt;&lt;keyword&gt;Macrovascular complications&lt;/keyword&gt;&lt;/keywords&gt;&lt;dates&gt;&lt;year&gt;1994&lt;/year&gt;&lt;/dates&gt;&lt;isbn&gt;0168-8227&lt;/isbn&gt;&lt;urls&gt;&lt;related-urls&gt;&lt;url&gt;http://www.sciencedirect.com/science/article/pii/0168822794901627&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14]</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060</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Thailand</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Blood pressure/ 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KPDS 1998</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fldData xml:space="preserve">PEVuZE5vdGU+PENpdGU+PEF1dGhvcj5VS1BEUzwvQXV0aG9yPjxZZWFyPjE5OTg8L1llYXI+PFJl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</w:fldData>
              </w:fldChar>
            </w:r>
            <w:r w:rsidRPr="008545B8">
              <w:rPr>
                <w:rFonts w:asciiTheme="majorBidi" w:eastAsia="Times New Roman" w:hAnsiTheme="majorBidi" w:cstheme="majorBidi"/>
                <w:sz w:val="22"/>
                <w:szCs w:val="22"/>
                <w:lang w:val="en-AU"/>
              </w:rPr>
              <w:instrText xml:space="preserve"> ADDIN EN.CITE </w:instrText>
            </w:r>
            <w:r w:rsidR="00F556EC" w:rsidRPr="008545B8">
              <w:rPr>
                <w:rFonts w:asciiTheme="majorBidi" w:eastAsia="Times New Roman" w:hAnsiTheme="majorBidi" w:cstheme="majorBidi"/>
                <w:sz w:val="22"/>
                <w:szCs w:val="22"/>
                <w:lang w:val="en-AU"/>
              </w:rPr>
              <w:fldChar w:fldCharType="begin">
                <w:fldData xml:space="preserve">PEVuZE5vdGU+PENpdGU+PEF1dGhvcj5VS1BEUzwvQXV0aG9yPjxZZWFyPjE5OTg8L1llYXI+PFJl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</w:fldData>
              </w:fldChar>
            </w:r>
            <w:r w:rsidRPr="008545B8">
              <w:rPr>
                <w:rFonts w:asciiTheme="majorBidi" w:eastAsia="Times New Roman" w:hAnsiTheme="majorBidi" w:cstheme="majorBidi"/>
                <w:sz w:val="22"/>
                <w:szCs w:val="22"/>
                <w:lang w:val="en-AU"/>
              </w:rPr>
              <w:instrText xml:space="preserve"> ADDIN EN.CITE.DATA </w:instrText>
            </w:r>
            <w:r w:rsidR="00F556EC" w:rsidRPr="008545B8">
              <w:rPr>
                <w:rFonts w:asciiTheme="majorBidi" w:eastAsia="Times New Roman" w:hAnsiTheme="majorBidi" w:cstheme="majorBidi"/>
                <w:sz w:val="22"/>
                <w:szCs w:val="22"/>
                <w:lang w:val="en-AU"/>
              </w:rPr>
            </w:r>
            <w:r w:rsidR="00F556EC" w:rsidRPr="008545B8">
              <w:rPr>
                <w:rFonts w:asciiTheme="majorBidi" w:eastAsia="Times New Roman" w:hAnsiTheme="majorBidi" w:cstheme="majorBidi"/>
                <w:sz w:val="22"/>
                <w:szCs w:val="22"/>
                <w:lang w:val="en-AU"/>
              </w:rPr>
              <w:fldChar w:fldCharType="end"/>
            </w:r>
            <w:r w:rsidR="00F556EC" w:rsidRPr="008545B8">
              <w:rPr>
                <w:rFonts w:asciiTheme="majorBidi" w:eastAsia="Times New Roman" w:hAnsiTheme="majorBidi" w:cstheme="majorBidi"/>
                <w:sz w:val="22"/>
                <w:szCs w:val="22"/>
                <w:lang w:val="en-AU"/>
              </w:rPr>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15]</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andomised controlled tri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148</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8.4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K</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Blood pressure /Retinopathy &amp;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 xml:space="preserve">Kullberg and </w:t>
            </w:r>
            <w:proofErr w:type="spellStart"/>
            <w:r w:rsidRPr="008545B8">
              <w:rPr>
                <w:rFonts w:asciiTheme="majorBidi" w:eastAsia="Times New Roman" w:hAnsiTheme="majorBidi" w:cstheme="majorBidi"/>
                <w:sz w:val="22"/>
                <w:szCs w:val="22"/>
                <w:lang w:val="en-AU"/>
              </w:rPr>
              <w:lastRenderedPageBreak/>
              <w:t>Arnqvist</w:t>
            </w:r>
            <w:proofErr w:type="spellEnd"/>
            <w:r w:rsidRPr="008545B8">
              <w:rPr>
                <w:rFonts w:asciiTheme="majorBidi" w:eastAsia="Times New Roman" w:hAnsiTheme="majorBidi" w:cstheme="majorBidi"/>
                <w:sz w:val="22"/>
                <w:szCs w:val="22"/>
                <w:lang w:val="en-AU"/>
              </w:rPr>
              <w:t xml:space="preserve"> 1993</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Kullberg&lt;/Author&gt;&lt;Year&gt;1993&lt;/Year&gt;&lt;RecNum&gt;533&lt;/RecNum&gt;&lt;record&gt;&lt;rec-number&gt;533&lt;/rec-number&gt;&lt;foreign-keys&gt;&lt;key app="EN" db-id="atwa2tvehv0w05epdevv99t19ssax9svpzaz"&gt;533&lt;/key&gt;&lt;/foreign-keys&gt;&lt;ref-type name="Journal Article"&gt;17&lt;/ref-type&gt;&lt;contributors&gt;&lt;authors&gt;&lt;author&gt;Kullberg, C. E.&lt;/author&gt;&lt;author&gt;Arnqvist, H. J.&lt;/author&gt;&lt;/authors&gt;&lt;/contributors&gt;&lt;auth-address&gt;Department of Internal Medicine, Faculty of Health Sciences, Linkoping University, Sweden.&lt;/auth-address&gt;&lt;titles&gt;&lt;title&gt;Elevated long-term glycated haemoglobin precedes proliferative retinopathy and nephropathy in type 1 (insulin-dependent) diabetic patients&lt;/title&gt;&lt;secondary-title&gt;Diabetologia&lt;/secondary-title&gt;&lt;/titles&gt;&lt;periodical&gt;&lt;full-title&gt;Diabetologia&lt;/full-title&gt;&lt;/periodical&gt;&lt;pages&gt;961-5&lt;/pages&gt;&lt;volume&gt;36&lt;/volume&gt;&lt;number&gt;10&lt;/number&gt;&lt;edition&gt;1993/10/01&lt;/edition&gt;&lt;keywords&gt;&lt;keyword&gt;Adult&lt;/keyword&gt;&lt;keyword&gt;Biological Markers/blood&lt;/keyword&gt;&lt;keyword&gt;Diabetes Mellitus, Type 1/ blood/ physiopathology&lt;/keyword&gt;&lt;keyword&gt;Diabetic Nephropathies/ blood&lt;/keyword&gt;&lt;keyword&gt;Diabetic Retinopathy/ blood&lt;/keyword&gt;&lt;keyword&gt;Female&lt;/keyword&gt;&lt;keyword&gt;Follow-Up Studies&lt;/keyword&gt;&lt;keyword&gt;Hemoglobin A, Glycosylated/ analysis/metabolism&lt;/keyword&gt;&lt;keyword&gt;Humans&lt;/keyword&gt;&lt;keyword&gt;Male&lt;/keyword&gt;&lt;keyword&gt;Prognosis&lt;/keyword&gt;&lt;keyword&gt;Regression Analysis&lt;/keyword&gt;&lt;keyword&gt;Time Factors&lt;/keyword&gt;&lt;/keywords&gt;&lt;dates&gt;&lt;year&gt;1993&lt;/year&gt;&lt;pub-dates&gt;&lt;date&gt;Oct&lt;/date&gt;&lt;/pub-dates&gt;&lt;/dates&gt;&lt;isbn&gt;0012-186X (Print)&amp;#xD;0012-186X (Linking)&lt;/isbn&gt;&lt;accession-num&gt;8243877&lt;/accession-num&gt;&lt;urls&gt;&lt;/urls&gt;&lt;remote-database-provider&gt;Nlm&lt;/remote-database-provider&gt;&lt;language&gt;eng&lt;/language&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16]</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lastRenderedPageBreak/>
              <w:t xml:space="preserve">Prospective </w:t>
            </w:r>
            <w:r w:rsidRPr="008545B8">
              <w:rPr>
                <w:rFonts w:asciiTheme="majorBidi" w:eastAsia="Times New Roman" w:hAnsiTheme="majorBidi" w:cstheme="majorBidi"/>
                <w:sz w:val="22"/>
                <w:szCs w:val="22"/>
                <w:lang w:val="en-AU"/>
              </w:rPr>
              <w:lastRenderedPageBreak/>
              <w:t>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lastRenderedPageBreak/>
              <w:t xml:space="preserve">172 and </w:t>
            </w:r>
            <w:r w:rsidRPr="008545B8">
              <w:rPr>
                <w:rFonts w:asciiTheme="majorBidi" w:eastAsia="Times New Roman" w:hAnsiTheme="majorBidi" w:cstheme="majorBidi"/>
                <w:sz w:val="22"/>
                <w:szCs w:val="22"/>
                <w:lang w:val="en-AU"/>
              </w:rPr>
              <w:lastRenderedPageBreak/>
              <w:t>186</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lastRenderedPageBreak/>
              <w:t>7.9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Swede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 xml:space="preserve">HbA1c/Retinopathy &amp; </w:t>
            </w:r>
            <w:r w:rsidRPr="008545B8">
              <w:rPr>
                <w:rFonts w:asciiTheme="majorBidi" w:eastAsia="Times New Roman" w:hAnsiTheme="majorBidi" w:cstheme="majorBidi"/>
                <w:sz w:val="22"/>
                <w:szCs w:val="22"/>
                <w:lang w:val="en-AU"/>
              </w:rPr>
              <w:lastRenderedPageBreak/>
              <w:t>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proofErr w:type="spellStart"/>
            <w:r w:rsidRPr="008545B8">
              <w:rPr>
                <w:rFonts w:asciiTheme="majorBidi" w:eastAsia="Times New Roman" w:hAnsiTheme="majorBidi" w:cstheme="majorBidi"/>
                <w:sz w:val="22"/>
                <w:szCs w:val="22"/>
                <w:lang w:val="en-AU"/>
              </w:rPr>
              <w:lastRenderedPageBreak/>
              <w:t>Krolewski</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Laffel</w:t>
            </w:r>
            <w:proofErr w:type="spellEnd"/>
            <w:r w:rsidRPr="008545B8">
              <w:rPr>
                <w:rFonts w:asciiTheme="majorBidi" w:eastAsia="Times New Roman" w:hAnsiTheme="majorBidi" w:cstheme="majorBidi"/>
                <w:sz w:val="22"/>
                <w:szCs w:val="22"/>
                <w:lang w:val="en-AU"/>
              </w:rPr>
              <w:t xml:space="preserve"> et al. 1995</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Krolewski&lt;/Author&gt;&lt;Year&gt;1995&lt;/Year&gt;&lt;RecNum&gt;241&lt;/RecNum&gt;&lt;record&gt;&lt;rec-number&gt;241&lt;/rec-number&gt;&lt;foreign-keys&gt;&lt;key app="EN" db-id="atwa2tvehv0w05epdevv99t19ssax9svpzaz"&gt;241&lt;/key&gt;&lt;/foreign-keys&gt;&lt;ref-type name="Journal Article"&gt;17&lt;/ref-type&gt;&lt;contributors&gt;&lt;authors&gt;&lt;author&gt;Krolewski, Andrzej S.&lt;/author&gt;&lt;author&gt;Laffel, Lori M. B.&lt;/author&gt;&lt;author&gt;Krolewski, Martin&lt;/author&gt;&lt;author&gt;Quinn, Maryanne&lt;/author&gt;&lt;author&gt;Warram, James H.&lt;/author&gt;&lt;/authors&gt;&lt;/contributors&gt;&lt;auth-address&gt;From the Epidemiology and Genetics Section, Research Division, Joslin Diabetes Center (A.S.K., L.M.B.L., M.K., M.Q., J.H.W.); the Departments of Medicine (A.S.K.) and Pediatrics (L.M.B.L., M.Q.), Harvard Medical School; and the Department of Epidemiology, Harvard School of Public Health (A.S.K., J.H.W.) -- all in Boston. Address reprint requests to Dr. Krolewski at the Epidemiology and Genetics Section, Joslin Diabetes Center, 1 Joslin Pl., Boston, MA 02215-5397., Supported by a grant (RO1-DK41526) from the National Institutes of Health.&lt;/auth-address&gt;&lt;titles&gt;&lt;title&gt;Glycosylated Hemoglobin and the Risk of Microalbuminuria in Patients with Insulin-Dependent Diabetes Mellitus&lt;/title&gt;&lt;secondary-title&gt;New England Journal of Medicine&lt;/secondary-title&gt;&lt;/titles&gt;&lt;periodical&gt;&lt;full-title&gt;New England Journal of Medicine&lt;/full-title&gt;&lt;/periodical&gt;&lt;pages&gt;1251-1255&lt;/pages&gt;&lt;volume&gt;332&lt;/volume&gt;&lt;number&gt;19&lt;/number&gt;&lt;dates&gt;&lt;year&gt;1995&lt;/year&gt;&lt;/dates&gt;&lt;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17]</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613</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Duration/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Savage, Estacio et al. 1996</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Savage&lt;/Author&gt;&lt;Year&gt;1996&lt;/Year&gt;&lt;RecNum&gt;319&lt;/RecNum&gt;&lt;record&gt;&lt;rec-number&gt;319&lt;/rec-number&gt;&lt;foreign-keys&gt;&lt;key app="EN" db-id="atwa2tvehv0w05epdevv99t19ssax9svpzaz"&gt;319&lt;/key&gt;&lt;/foreign-keys&gt;&lt;ref-type name="Journal Article"&gt;17&lt;/ref-type&gt;&lt;contributors&gt;&lt;authors&gt;&lt;author&gt;Savage, Susan&lt;/author&gt;&lt;author&gt;Estacio, Raymond O.&lt;/author&gt;&lt;author&gt;Jeffers, Barrett&lt;/author&gt;&lt;author&gt;Schrier, Robert W.&lt;/author&gt;&lt;/authors&gt;&lt;/contributors&gt;&lt;titles&gt;&lt;title&gt;Urinary albumin excretion as a predictor of diabetic retinopathy, neuropathy, and cardiovasculary disease in NIDDM&lt;/title&gt;&lt;secondary-title&gt;Diabetes Care&lt;/secondary-title&gt;&lt;/titles&gt;&lt;periodical&gt;&lt;full-title&gt;Diabetes Care&lt;/full-title&gt;&lt;abbr-1&gt;Diabetes Care&lt;/abbr-1&gt;&lt;/periodical&gt;&lt;pages&gt;1243-8&lt;/pages&gt;&lt;volume&gt;19&lt;/volume&gt;&lt;number&gt;11&lt;/number&gt;&lt;dates&gt;&lt;year&gt;1996&lt;/year&gt;&lt;/dates&gt;&lt;pub-location&gt;Alexandria, United States, Alexandria&lt;/pub-location&gt;&lt;publisher&gt;American Diabetes Association&lt;/publisher&gt;&lt;isbn&gt;01495992&lt;/isbn&gt;&lt;urls&gt;&lt;related-urls&gt;&lt;url&gt;http://proxy.uow.edu.au/docview/223040173?accountid=15112&lt;/url&gt;&lt;url&gt;http://ey9ff7jb6l.search.serialssolutions.com/?ctx_ver=Z39.88-2004&amp;amp;amp;ctx_enc=info:ofi/enc:UTF-8&amp;amp;amp;rfr_id=info:sid/ProQ&amp;amp;amp;rft_val_fmt=info:ofi/fmt:kev:mtx:journal&amp;amp;amp;rft.genre=article&amp;amp;amp;rft.jtitle=Diabetes+Care&amp;amp;amp;rft.atitle=Urinary+albumin+excretion+as+a+predictor+of+diabetic+retinopathy%2C+neuropathy%2C+and+cardiovasculary+disease+in+NIDDM&amp;amp;amp;rft.au=Savage%2C+Susan%3BEstacio%2C+Raymond+O%3BJeffers%2C+Barrett%3BSchrier%2C+Robert+W&amp;amp;amp;rft.date=1996-11-01&amp;amp;amp;rft.volume=19&amp;amp;amp;rft.issue=11&amp;amp;amp;rft.spage=1243&amp;amp;amp;rft.isbn=&amp;amp;amp;rft.btitle=&amp;amp;amp;rft.title=Diabetes+Care&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18]</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947</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5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Albuminuria/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Fujisawa, Ikegami et al. 1999</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Fujisawa&lt;/Author&gt;&lt;Year&gt;1999&lt;/Year&gt;&lt;RecNum&gt;320&lt;/RecNum&gt;&lt;record&gt;&lt;rec-number&gt;320&lt;/rec-number&gt;&lt;foreign-keys&gt;&lt;key app="EN" db-id="atwa2tvehv0w05epdevv99t19ssax9svpzaz"&gt;320&lt;/key&gt;&lt;/foreign-keys&gt;&lt;ref-type name="Journal Article"&gt;17&lt;/ref-type&gt;&lt;contributors&gt;&lt;authors&gt;&lt;author&gt;Fujisawa, T.&lt;/author&gt;&lt;author&gt;Ikegami, H.&lt;/author&gt;&lt;author&gt;Yamato, E.&lt;/author&gt;&lt;author&gt;Kawaguchi, Y.&lt;/author&gt;&lt;author&gt;Ueda, H.&lt;/author&gt;&lt;author&gt;Shintani, M.&lt;/author&gt;&lt;author&gt;Nojima, K.&lt;/author&gt;&lt;author&gt;Kawabata, Y.&lt;/author&gt;&lt;author&gt;Ono, M.&lt;/author&gt;&lt;author&gt;Nishino, T.&lt;/author&gt;&lt;author&gt;Noso, S.&lt;/author&gt;&lt;author&gt;Yamada, K.&lt;/author&gt;&lt;author&gt;Babaya, N.&lt;/author&gt;&lt;author&gt;Okamoto, N.&lt;/author&gt;&lt;author&gt;Ohguro, N.&lt;/author&gt;&lt;author&gt;Fukuda, M.&lt;/author&gt;&lt;author&gt;Ogihara, T.&lt;/author&gt;&lt;/authors&gt;&lt;/contributors&gt;&lt;titles&gt;&lt;title&gt;Association of plasma fibrinogen level and blood pressure with diabetic retinopathy, and renal complications associated with proliferative diabetic retinopathy, in Type 2 diabetes mellitus&lt;/title&gt;&lt;secondary-title&gt;Diabetic Medicine&lt;/secondary-title&gt;&lt;/titles&gt;&lt;periodical&gt;&lt;full-title&gt;Diabetic Medicine&lt;/full-title&gt;&lt;/periodical&gt;&lt;pages&gt;522-526&lt;/pages&gt;&lt;volume&gt;16&lt;/volume&gt;&lt;number&gt;6&lt;/number&gt;&lt;keywords&gt;&lt;keyword&gt;diabetic microangiopathy&lt;/keyword&gt;&lt;keyword&gt;diabetic nephropathy&lt;/keyword&gt;&lt;keyword&gt;diabetic retinopathy&lt;/keyword&gt;&lt;keyword&gt;fibrinogen&lt;/keyword&gt;&lt;keyword&gt;multiple logistic regression&lt;/keyword&gt;&lt;/keywords&gt;&lt;dates&gt;&lt;year&gt;1999&lt;/year&gt;&lt;/dates&gt;&lt;publisher&gt;Blackwell Science Ltd&lt;/publisher&gt;&lt;isbn&gt;1464-5491&lt;/isbn&gt;&lt;urls&gt;&lt;related-urls&gt;&lt;url&gt;http://dx.doi.org/10.1046/j.1464-5491.1999.00111.x&lt;/url&gt;&lt;/related-urls&gt;&lt;/urls&gt;&lt;electronic-resource-num&gt;10.1046/j.1464-5491.1999.00111.x&lt;/electronic-resource-num&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19]</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94</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Japa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Blood pressure &amp; Duration &amp; Albuminuria/ 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proofErr w:type="spellStart"/>
            <w:r w:rsidRPr="008545B8">
              <w:rPr>
                <w:rFonts w:asciiTheme="majorBidi" w:eastAsia="Times New Roman" w:hAnsiTheme="majorBidi" w:cstheme="majorBidi"/>
                <w:sz w:val="22"/>
                <w:szCs w:val="22"/>
                <w:lang w:val="en-AU"/>
              </w:rPr>
              <w:t>Mogensen</w:t>
            </w:r>
            <w:proofErr w:type="spellEnd"/>
            <w:r w:rsidRPr="008545B8">
              <w:rPr>
                <w:rFonts w:asciiTheme="majorBidi" w:eastAsia="Times New Roman" w:hAnsiTheme="majorBidi" w:cstheme="majorBidi"/>
                <w:sz w:val="22"/>
                <w:szCs w:val="22"/>
                <w:lang w:val="en-AU"/>
              </w:rPr>
              <w:t xml:space="preserve"> and Christensen 1984</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Mogensen&lt;/Author&gt;&lt;Year&gt;1984&lt;/Year&gt;&lt;RecNum&gt;534&lt;/RecNum&gt;&lt;record&gt;&lt;rec-number&gt;534&lt;/rec-number&gt;&lt;foreign-keys&gt;&lt;key app="EN" db-id="atwa2tvehv0w05epdevv99t19ssax9svpzaz"&gt;534&lt;/key&gt;&lt;/foreign-keys&gt;&lt;ref-type name="Journal Article"&gt;17&lt;/ref-type&gt;&lt;contributors&gt;&lt;authors&gt;&lt;author&gt;Mogensen, C. E.&lt;/author&gt;&lt;author&gt;Christensen, C. K.&lt;/author&gt;&lt;/authors&gt;&lt;/contributors&gt;&lt;titles&gt;&lt;title&gt;Predicting diabetic nephropathy in insulin-dependent patients&lt;/title&gt;&lt;secondary-title&gt;N Engl J Med&lt;/secondary-title&gt;&lt;/titles&gt;&lt;periodical&gt;&lt;full-title&gt;N Engl J Med&lt;/full-title&gt;&lt;/periodical&gt;&lt;pages&gt;89-93&lt;/pages&gt;&lt;volume&gt;311&lt;/volume&gt;&lt;number&gt;2&lt;/number&gt;&lt;edition&gt;1984/07/12&lt;/edition&gt;&lt;keywords&gt;&lt;keyword&gt;Adolescent&lt;/keyword&gt;&lt;keyword&gt;Albuminuria/urine&lt;/keyword&gt;&lt;keyword&gt;Blood Pressure&lt;/keyword&gt;&lt;keyword&gt;Child&lt;/keyword&gt;&lt;keyword&gt;Diabetes Mellitus, Type 1/ physiopathology/urine&lt;/keyword&gt;&lt;keyword&gt;Diabetic Nephropathies/ diagnosis&lt;/keyword&gt;&lt;keyword&gt;Glomerular Filtration Rate&lt;/keyword&gt;&lt;keyword&gt;Humans&lt;/keyword&gt;&lt;keyword&gt;Male&lt;/keyword&gt;&lt;keyword&gt;Prognosis&lt;/keyword&gt;&lt;keyword&gt;Proteinuria/urine&lt;/keyword&gt;&lt;keyword&gt;Renal Circulation&lt;/keyword&gt;&lt;/keywords&gt;&lt;dates&gt;&lt;year&gt;1984&lt;/year&gt;&lt;pub-dates&gt;&lt;date&gt;Jul 12&lt;/date&gt;&lt;/pub-dates&gt;&lt;/dates&gt;&lt;isbn&gt;0028-4793 (Print)&amp;#xD;0028-4793 (Linking)&lt;/isbn&gt;&lt;accession-num&gt;6738599&lt;/accession-num&gt;&lt;urls&gt;&lt;/urls&gt;&lt;electronic-resource-num&gt;10.1056/NEJM198407123110204 [doi]&lt;/electronic-resource-num&gt;&lt;remote-database-provider&gt;Nlm&lt;/remote-database-provider&gt;&lt;language&gt;eng&lt;/language&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20]</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observa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44</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4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Albuminuria/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Bruce, Linda et al. 2003</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Bruce&lt;/Author&gt;&lt;Year&gt;2003&lt;/Year&gt;&lt;RecNum&gt;244&lt;/RecNum&gt;&lt;record&gt;&lt;rec-number&gt;244&lt;/rec-number&gt;&lt;foreign-keys&gt;&lt;key app="EN" db-id="atwa2tvehv0w05epdevv99t19ssax9svpzaz"&gt;244&lt;/key&gt;&lt;/foreign-keys&gt;&lt;ref-type name="Journal Article"&gt;17&lt;/ref-type&gt;&lt;contributors&gt;&lt;authors&gt;&lt;author&gt;Bruce, A. Perkins&lt;/author&gt;&lt;author&gt;Linda, H. Ficociello&lt;/author&gt;&lt;author&gt;Kristen, H. Silva&lt;/author&gt;&lt;author&gt;Dianne, M. Finkelstein&lt;/author&gt;&lt;author&gt;et al.,&lt;/author&gt;&lt;/authors&gt;&lt;/contributors&gt;&lt;titles&gt;&lt;title&gt;Regression of microalbuminuria in type 1 diabetes&lt;/title&gt;&lt;secondary-title&gt;The New England Journal of Medicine&lt;/secondary-title&gt;&lt;/titles&gt;&lt;periodical&gt;&lt;full-title&gt;The New England Journal of Medicine&lt;/full-title&gt;&lt;/periodical&gt;&lt;pages&gt;2285&lt;/pages&gt;&lt;volume&gt;348&lt;/volume&gt;&lt;number&gt;23&lt;/number&gt;&lt;keywords&gt;&lt;keyword&gt;Diabetes&lt;/keyword&gt;&lt;/keywords&gt;&lt;dates&gt;&lt;year&gt;2003&lt;/year&gt;&lt;/dates&gt;&lt;isbn&gt;00284793&lt;/isbn&gt;&lt;urls&gt;&lt;related-urls&gt;&lt;url&gt;http://proquest.umi.com/pqdweb?did=344575921&amp;amp;Fmt=7&amp;amp;clientId=20901&amp;amp;RQT=309&amp;amp;VName=PQD&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21]</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observa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386</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8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Blood pressure &amp; Duration &amp; HbA1c/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proofErr w:type="spellStart"/>
            <w:r w:rsidRPr="008545B8">
              <w:rPr>
                <w:rFonts w:asciiTheme="majorBidi" w:eastAsia="Times New Roman" w:hAnsiTheme="majorBidi" w:cstheme="majorBidi"/>
                <w:sz w:val="22"/>
                <w:szCs w:val="22"/>
                <w:lang w:val="en-AU"/>
              </w:rPr>
              <w:t>Hovind</w:t>
            </w:r>
            <w:proofErr w:type="spellEnd"/>
            <w:r w:rsidRPr="008545B8">
              <w:rPr>
                <w:rFonts w:asciiTheme="majorBidi" w:eastAsia="Times New Roman" w:hAnsiTheme="majorBidi" w:cstheme="majorBidi"/>
                <w:sz w:val="22"/>
                <w:szCs w:val="22"/>
                <w:lang w:val="en-AU"/>
              </w:rPr>
              <w:t>, Tarnow et al. 2004</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Hovind&lt;/Author&gt;&lt;Year&gt;2004&lt;/Year&gt;&lt;RecNum&gt;245&lt;/RecNum&gt;&lt;record&gt;&lt;rec-number&gt;245&lt;/rec-number&gt;&lt;foreign-keys&gt;&lt;key app="EN" db-id="atwa2tvehv0w05epdevv99t19ssax9svpzaz"&gt;245&lt;/key&gt;&lt;/foreign-keys&gt;&lt;ref-type name="Journal Article"&gt;17&lt;/ref-type&gt;&lt;contributors&gt;&lt;authors&gt;&lt;author&gt;Hovind, Peter&lt;/author&gt;&lt;author&gt;Tarnow, Lise&lt;/author&gt;&lt;author&gt;Rossing, Peter&lt;/author&gt;&lt;author&gt;Jensen, Berit Ruud&lt;/author&gt;&lt;author&gt;Graae, Malene&lt;/author&gt;&lt;author&gt;Torp, Inge&lt;/author&gt;&lt;author&gt;Binder, Christian&lt;/author&gt;&lt;author&gt;Parving, Hans-Henrik&lt;/author&gt;&lt;/authors&gt;&lt;/contributors&gt;&lt;titles&gt;&lt;title&gt;Predictors for the development of microalbuminuria and macroalbuminuria in patients with type 1 diabetes: inception cohort study&lt;/title&gt;&lt;secondary-title&gt;BMJ&lt;/secondary-title&gt;&lt;/titles&gt;&lt;periodical&gt;&lt;full-title&gt;BMJ&lt;/full-title&gt;&lt;/periodical&gt;&lt;pages&gt;1105-&lt;/pages&gt;&lt;volume&gt;328&lt;/volume&gt;&lt;number&gt;7448&lt;/number&gt;&lt;dates&gt;&lt;year&gt;2004&lt;/year&gt;&lt;pub-dates&gt;&lt;date&gt;May 8, 2004&lt;/date&gt;&lt;/pub-dates&gt;&lt;/dates&gt;&lt;urls&gt;&lt;related-urls&gt;&lt;url&gt;http://www.bmj.com/cgi/content/abstract/328/7448/1105&lt;/url&gt;&lt;/related-urls&gt;&lt;/urls&gt;&lt;electronic-resource-num&gt;10.1136/bmj.38070.450891.FE&lt;/electronic-resource-num&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22]</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observa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86</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8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enmark</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Blood pressure &amp; Albuminuria &amp; HbA1c/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proofErr w:type="spellStart"/>
            <w:r w:rsidRPr="008545B8">
              <w:rPr>
                <w:rFonts w:asciiTheme="majorBidi" w:eastAsia="Times New Roman" w:hAnsiTheme="majorBidi" w:cstheme="majorBidi"/>
                <w:sz w:val="22"/>
                <w:szCs w:val="22"/>
                <w:lang w:val="en-AU"/>
              </w:rPr>
              <w:t>Mogensen</w:t>
            </w:r>
            <w:proofErr w:type="spellEnd"/>
            <w:r w:rsidRPr="008545B8">
              <w:rPr>
                <w:rFonts w:asciiTheme="majorBidi" w:eastAsia="Times New Roman" w:hAnsiTheme="majorBidi" w:cstheme="majorBidi"/>
                <w:sz w:val="22"/>
                <w:szCs w:val="22"/>
                <w:lang w:val="en-AU"/>
              </w:rPr>
              <w:t xml:space="preserve"> 1982</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Mogensen&lt;/Author&gt;&lt;Year&gt;1982&lt;/Year&gt;&lt;RecNum&gt;331&lt;/RecNum&gt;&lt;record&gt;&lt;rec-number&gt;331&lt;/rec-number&gt;&lt;foreign-keys&gt;&lt;key app="EN" db-id="atwa2tvehv0w05epdevv99t19ssax9svpzaz"&gt;331&lt;/key&gt;&lt;/foreign-keys&gt;&lt;ref-type name="Journal Article"&gt;17&lt;/ref-type&gt;&lt;contributors&gt;&lt;authors&gt;&lt;author&gt;C. E. Mogensen&lt;/author&gt;&lt;/authors&gt;&lt;/contributors&gt;&lt;titles&gt;&lt;title&gt;Long-term antihypertensive treatment inhibiting progression of diabetic nephropathy&lt;/title&gt;&lt;secondary-title&gt;BMJ&lt;/secondary-title&gt;&lt;/titles&gt;&lt;periodical&gt;&lt;full-title&gt;BMJ&lt;/full-title&gt;&lt;/periodical&gt;&lt;pages&gt;685-688&lt;/pages&gt;&lt;volume&gt;285&lt;/volume&gt;&lt;number&gt;6343&lt;/number&gt;&lt;dates&gt;&lt;year&gt;1982&lt;/year&gt;&lt;pub-dates&gt;&lt;date&gt;1982-09-11 00:00:00&lt;/date&gt;&lt;/pub-dates&gt;&lt;/dates&gt;&lt;urls&gt;&lt;/urls&gt;&lt;electronic-resource-num&gt;10.1136/bmj.285.6343.685&lt;/electronic-resource-num&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23]</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6</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73 month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enmark</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Blood pressure/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orsey 2006</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Dorsey&lt;/Author&gt;&lt;Year&gt;2006&lt;/Year&gt;&lt;RecNum&gt;18&lt;/RecNum&gt;&lt;record&gt;&lt;rec-number&gt;18&lt;/rec-number&gt;&lt;foreign-keys&gt;&lt;key app="EN" db-id="atwa2tvehv0w05epdevv99t19ssax9svpzaz"&gt;18&lt;/key&gt;&lt;/foreign-keys&gt;&lt;ref-type name="Thesis"&gt;32&lt;/ref-type&gt;&lt;contributors&gt;&lt;authors&gt;&lt;author&gt;Dorsey, Rashida Renee&lt;/author&gt;&lt;/authors&gt;&lt;/contributors&gt;&lt;titles&gt;&lt;title&gt;Screening for chronic complications in type 1 diabetes&lt;/title&gt;&lt;/titles&gt;&lt;keywords&gt;&lt;keyword&gt;Public health&lt;/keyword&gt;&lt;keyword&gt;Epidemiology&lt;/keyword&gt;&lt;/keywords&gt;&lt;dates&gt;&lt;year&gt;2006&lt;/year&gt;&lt;/dates&gt;&lt;pub-location&gt;United States -- Pennsylvania&lt;/pub-location&gt;&lt;publisher&gt;University of Pittsburgh&lt;/publisher&gt;&lt;accession-num&gt;3223959&lt;/accession-num&gt;&lt;work-type&gt;Ph.D.&lt;/work-type&gt;&lt;urls&gt;&lt;related-urls&gt;&lt;url&gt;http://proquest.umi.com/pqdweb?did=1257800741&amp;amp;Fmt=7&amp;amp;clientId=20901&amp;amp;RQT=309&amp;amp;VName=PQD &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24]</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Thesis</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list of risk factors and complications</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CCT 1996</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DCCT&lt;/Author&gt;&lt;Year&gt;1996&lt;/Year&gt;&lt;RecNum&gt;242&lt;/RecNum&gt;&lt;record&gt;&lt;rec-number&gt;242&lt;/rec-number&gt;&lt;foreign-keys&gt;&lt;key app="EN" db-id="atwa2tvehv0w05epdevv99t19ssax9svpzaz"&gt;242&lt;/key&gt;&lt;/foreign-keys&gt;&lt;ref-type name="Journal Article"&gt;17&lt;/ref-type&gt;&lt;contributors&gt;&lt;authors&gt;&lt;author&gt;DCCT&lt;/author&gt;&lt;/authors&gt;&lt;/contributors&gt;&lt;titles&gt;&lt;title&gt;The absence of a glycemic threshold for the development of long-term complications: the perspective of the Diabetes Control and Complications Trial. (The Diabetes Control and Complications Trial Research Group)&lt;/title&gt;&lt;secondary-title&gt;Diabetes&lt;/secondary-title&gt;&lt;/titles&gt;&lt;periodical&gt;&lt;full-title&gt;Diabetes&lt;/full-title&gt;&lt;/periodical&gt;&lt;pages&gt;1289(10)&lt;/pages&gt;&lt;volume&gt;45&lt;/volume&gt;&lt;number&gt;10&lt;/number&gt;&lt;keywords&gt;&lt;keyword&gt;Complications and side effects&lt;/keyword&gt;&lt;keyword&gt;Measurement&lt;/keyword&gt;&lt;keyword&gt;Type 1 diabetes_Complications&lt;/keyword&gt;&lt;keyword&gt;Blood sugar_Measurement&lt;/keyword&gt;&lt;/keywords&gt;&lt;dates&gt;&lt;year&gt;1996&lt;/year&gt;&lt;/dates&gt;&lt;isbn&gt;0012-1797&lt;/isbn&gt;&lt;urls&gt;&lt;related-urls&gt;&lt;url&gt;http://find.galegroup.com/itx/infomark.do?&amp;amp;contentSet=IAC-Documents&amp;amp;type=retrieve&amp;amp;tabID=T002&amp;amp;prodId=AONE&amp;amp;docId=A18812630&amp;amp;source=gale&amp;amp;srcprod=AONE&amp;amp;userGroupName=uow&amp;amp;version=1.0&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25]</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andomised controlled tri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441</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6.5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Retinopathy &amp;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proofErr w:type="spellStart"/>
            <w:r w:rsidRPr="008545B8">
              <w:rPr>
                <w:rFonts w:asciiTheme="majorBidi" w:eastAsia="Times New Roman" w:hAnsiTheme="majorBidi" w:cstheme="majorBidi"/>
                <w:sz w:val="22"/>
                <w:szCs w:val="22"/>
                <w:lang w:val="en-AU"/>
              </w:rPr>
              <w:t>Gæde</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Vedel</w:t>
            </w:r>
            <w:proofErr w:type="spellEnd"/>
            <w:r w:rsidRPr="008545B8">
              <w:rPr>
                <w:rFonts w:asciiTheme="majorBidi" w:eastAsia="Times New Roman" w:hAnsiTheme="majorBidi" w:cstheme="majorBidi"/>
                <w:sz w:val="22"/>
                <w:szCs w:val="22"/>
                <w:lang w:val="en-AU"/>
              </w:rPr>
              <w:t xml:space="preserve"> et al. 2003</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Gæde&lt;/Author&gt;&lt;Year&gt;2003&lt;/Year&gt;&lt;RecNum&gt;535&lt;/RecNum&gt;&lt;record&gt;&lt;rec-number&gt;535&lt;/rec-number&gt;&lt;foreign-keys&gt;&lt;key app="EN" db-id="atwa2tvehv0w05epdevv99t19ssax9svpzaz"&gt;535&lt;/key&gt;&lt;/foreign-keys&gt;&lt;ref-type name="Journal Article"&gt;17&lt;/ref-type&gt;&lt;contributors&gt;&lt;authors&gt;&lt;author&gt;Gæde, Peter&lt;/author&gt;&lt;author&gt;Vedel, Pernille&lt;/author&gt;&lt;author&gt;Larsen, Nicolai&lt;/author&gt;&lt;author&gt;Jensen, Gunnar V.H.&lt;/author&gt;&lt;author&gt;Parving, Hans-Henrik&lt;/author&gt;&lt;author&gt;Pedersen, Oluf&lt;/author&gt;&lt;/authors&gt;&lt;/contributors&gt;&lt;titles&gt;&lt;title&gt;Multifactorial Intervention and Cardiovascular Disease in Patients with Type 2 Diabetes&lt;/title&gt;&lt;secondary-title&gt;New England Journal of Medicine&lt;/secondary-title&gt;&lt;/titles&gt;&lt;periodical&gt;&lt;full-title&gt;New England Journal of Medicine&lt;/full-title&gt;&lt;/periodical&gt;&lt;pages&gt;383-393&lt;/pages&gt;&lt;volume&gt;348&lt;/volume&gt;&lt;number&gt;5&lt;/number&gt;&lt;dates&gt;&lt;year&gt;2003&lt;/year&gt;&lt;/dates&gt;&lt;urls&gt;&lt;related-urls&gt;&lt;url&gt;http://www.nejm.org/doi/full/10.1056/NEJMoa021778&lt;/url&gt;&lt;/related-urls&gt;&lt;/urls&gt;&lt;electronic-resource-num&gt;doi:10.1056/NEJMoa021778&lt;/electronic-resource-num&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26]</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andomised controlled tri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60</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7.8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enmark</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Retinopathy &amp;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Nathan, Cleary et al. 2005</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Nathan&lt;/Author&gt;&lt;Year&gt;2005&lt;/Year&gt;&lt;RecNum&gt;243&lt;/RecNum&gt;&lt;record&gt;&lt;rec-number&gt;243&lt;/rec-number&gt;&lt;foreign-keys&gt;&lt;key app="EN" db-id="atwa2tvehv0w05epdevv99t19ssax9svpzaz"&gt;243&lt;/key&gt;&lt;/foreign-keys&gt;&lt;ref-type name="Journal Article"&gt;17&lt;/ref-type&gt;&lt;contributors&gt;&lt;authors&gt;&lt;author&gt;Nathan, D. M.&lt;/author&gt;&lt;author&gt;Cleary, P. A.&lt;/author&gt;&lt;author&gt;Backlund, J. Y.&lt;/author&gt;&lt;author&gt;Genuth, S. M.&lt;/author&gt;&lt;author&gt;Lachin, J. M.&lt;/author&gt;&lt;author&gt;Orchard, T. J.&lt;/author&gt;&lt;author&gt;Raskin, P.&lt;/author&gt;&lt;author&gt;Zinman, B.&lt;/author&gt;&lt;author&gt;Diabetes, Control&lt;/author&gt;&lt;author&gt;Complications Trial/Epidemiology of Diabetes, Interventions&lt;/author&gt;&lt;author&gt;Complications Study Research, Group&lt;/author&gt;&lt;/authors&gt;&lt;/contributors&gt;&lt;titles&gt;&lt;title&gt;Intensive Diabetes Treatment and Cardiovascular Disease in Patients with Type 1 Diabetes&lt;/title&gt;&lt;secondary-title&gt;The New England Journal of Medicine&lt;/secondary-title&gt;&lt;/titles&gt;&lt;periodical&gt;&lt;full-title&gt;The New England Journal of Medicine&lt;/full-title&gt;&lt;/periodical&gt;&lt;pages&gt;2643&lt;/pages&gt;&lt;volume&gt;353&lt;/volume&gt;&lt;number&gt;25&lt;/number&gt;&lt;keywords&gt;&lt;keyword&gt;Diabetes&lt;/keyword&gt;&lt;keyword&gt;Medical treatment&lt;/keyword&gt;&lt;keyword&gt;Cardiovascular disease&lt;/keyword&gt;&lt;keyword&gt;Health risk assessment&lt;/keyword&gt;&lt;keyword&gt;Clinical trials&lt;/keyword&gt;&lt;/keywords&gt;&lt;dates&gt;&lt;year&gt;2005&lt;/year&gt;&lt;/dates&gt;&lt;isbn&gt;00284793&lt;/isbn&gt;&lt;urls&gt;&lt;related-urls&gt;&lt;url&gt;http://proquest.umi.com/pqdweb?did=950248051&amp;amp;Fmt=7&amp;amp;clientId=20901&amp;amp;RQT=309&amp;amp;VName=PQD&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27]</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andomised controlled tri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394</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7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 xml:space="preserve">Olsen, </w:t>
            </w:r>
            <w:proofErr w:type="spellStart"/>
            <w:r w:rsidRPr="008545B8">
              <w:rPr>
                <w:rFonts w:asciiTheme="majorBidi" w:eastAsia="Times New Roman" w:hAnsiTheme="majorBidi" w:cstheme="majorBidi"/>
                <w:sz w:val="22"/>
                <w:szCs w:val="22"/>
                <w:lang w:val="en-AU"/>
              </w:rPr>
              <w:t>SjÃ¸lie</w:t>
            </w:r>
            <w:proofErr w:type="spellEnd"/>
            <w:r w:rsidRPr="008545B8">
              <w:rPr>
                <w:rFonts w:asciiTheme="majorBidi" w:eastAsia="Times New Roman" w:hAnsiTheme="majorBidi" w:cstheme="majorBidi"/>
                <w:sz w:val="22"/>
                <w:szCs w:val="22"/>
                <w:lang w:val="en-AU"/>
              </w:rPr>
              <w:t xml:space="preserve"> et al. 2000</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Olsen&lt;/Author&gt;&lt;Year&gt;2000&lt;/Year&gt;&lt;RecNum&gt;301&lt;/RecNum&gt;&lt;record&gt;&lt;rec-number&gt;301&lt;/rec-number&gt;&lt;foreign-keys&gt;&lt;key app="EN" db-id="atwa2tvehv0w05epdevv99t19ssax9svpzaz"&gt;301&lt;/key&gt;&lt;/foreign-keys&gt;&lt;ref-type name="Journal Article"&gt;17&lt;/ref-type&gt;&lt;contributors&gt;&lt;authors&gt;&lt;author&gt;Olsen, Birthe Sussane&lt;/author&gt;&lt;author&gt;SjÃ¸lie, Anne-Katrin&lt;/author&gt;&lt;author&gt;Hougaard, Philip&lt;/author&gt;&lt;author&gt;Johannesen, Jesper&lt;/author&gt;&lt;author&gt;Borch-Johnsen, Knut&lt;/author&gt;&lt;author&gt;Marinelli, Karin&lt;/author&gt;&lt;author&gt;Thorsteinsson, Birger&lt;/author&gt;&lt;author&gt;Pramming, Stig&lt;/author&gt;&lt;author&gt;Mortensen, Henrik B.&lt;/author&gt;&lt;/authors&gt;&lt;/contributors&gt;&lt;titles&gt;&lt;title&gt;A 6-year nationwide cohort study of glycaemic control in young people with Type 1 diabetes: Risk markers for the development of retinopathy, nephropathy and neuropathy&lt;/title&gt;&lt;secondary-title&gt;Journal of Diabetes and its Complications&lt;/secondary-title&gt;&lt;/titles&gt;&lt;periodical&gt;&lt;full-title&gt;Journal of Diabetes and its Complications&lt;/full-title&gt;&lt;/periodical&gt;&lt;pages&gt;295-300&lt;/pages&gt;&lt;volume&gt;14&lt;/volume&gt;&lt;number&gt;6&lt;/number&gt;&lt;keywords&gt;&lt;keyword&gt;Blood glucose control&lt;/keyword&gt;&lt;keyword&gt;Glycosylated haemoglobin&lt;/keyword&gt;&lt;keyword&gt;Type 1 diabetes&lt;/keyword&gt;&lt;keyword&gt;Adolescents&lt;/keyword&gt;&lt;keyword&gt;Microalbuminuria&lt;/keyword&gt;&lt;keyword&gt;Diabetic retinopathy&lt;/keyword&gt;&lt;keyword&gt;Diabetic nephropathy&lt;/keyword&gt;&lt;keyword&gt;Diabetic neuropathy&lt;/keyword&gt;&lt;/keywords&gt;&lt;dates&gt;&lt;year&gt;2000&lt;/year&gt;&lt;pub-dates&gt;&lt;date&gt;2000/12//&lt;/date&gt;&lt;/pub-dates&gt;&lt;/dates&gt;&lt;isbn&gt;1056-8727&lt;/isbn&gt;&lt;urls&gt;&lt;related-urls&gt;&lt;url&gt;http://www.sciencedirect.com/science/article/pii/S1056872700000787&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28]</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339</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6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enmark</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Albuminuria &amp; Duration &amp; HbA1c/Retinopathy &amp;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Romero-</w:t>
            </w:r>
            <w:proofErr w:type="spellStart"/>
            <w:r w:rsidRPr="008545B8">
              <w:rPr>
                <w:rFonts w:asciiTheme="majorBidi" w:eastAsia="Times New Roman" w:hAnsiTheme="majorBidi" w:cstheme="majorBidi"/>
                <w:sz w:val="22"/>
                <w:szCs w:val="22"/>
                <w:lang w:val="en-AU"/>
              </w:rPr>
              <w:t>Aroca</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Baget-Bernaldiz</w:t>
            </w:r>
            <w:proofErr w:type="spellEnd"/>
            <w:r w:rsidRPr="008545B8">
              <w:rPr>
                <w:rFonts w:asciiTheme="majorBidi" w:eastAsia="Times New Roman" w:hAnsiTheme="majorBidi" w:cstheme="majorBidi"/>
                <w:sz w:val="22"/>
                <w:szCs w:val="22"/>
                <w:lang w:val="en-AU"/>
              </w:rPr>
              <w:t xml:space="preserve"> et al. 2011</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Romero-Aroca&lt;/Author&gt;&lt;Year&gt;2011&lt;/Year&gt;&lt;RecNum&gt;292&lt;/RecNum&gt;&lt;record&gt;&lt;rec-number&gt;292&lt;/rec-number&gt;&lt;foreign-keys&gt;&lt;key app="EN" db-id="atwa2tvehv0w05epdevv99t19ssax9svpzaz"&gt;292&lt;/key&gt;&lt;/foreign-keys&gt;&lt;ref-type name="Journal Article"&gt;17&lt;/ref-type&gt;&lt;contributors&gt;&lt;authors&gt;&lt;author&gt;Romero-Aroca, Pedro&lt;/author&gt;&lt;author&gt;Baget-Bernaldiz, Marc&lt;/author&gt;&lt;author&gt;Fernandez-Ballart, Juan&lt;/author&gt;&lt;author&gt;Plana-Gil, Nuria&lt;/author&gt;&lt;author&gt;Soler-Lluis, Nuria&lt;/author&gt;&lt;author&gt;Mendez-Marin, Isabel&lt;/author&gt;&lt;author&gt;Bautista-Perez, Angel&lt;/author&gt;&lt;/authors&gt;&lt;/contributors&gt;&lt;titles&gt;&lt;title&gt;Ten-year incidence of diabetic retinopathy and macular edema. Risk factors in a sample of people with type 1 diabetes&lt;/title&gt;&lt;secondary-title&gt;Diabetes Research and Clinical Practice&lt;/secondary-title&gt;&lt;/titles&gt;&lt;periodical&gt;&lt;full-title&gt;Diabetes Research and Clinical Practice&lt;/full-title&gt;&lt;/periodical&gt;&lt;pages&gt;126-132&lt;/pages&gt;&lt;volume&gt;94&lt;/volume&gt;&lt;number&gt;1&lt;/number&gt;&lt;keywords&gt;&lt;keyword&gt;Diabetic retinopathy&lt;/keyword&gt;&lt;keyword&gt;Diabetic macular edema&lt;/keyword&gt;&lt;keyword&gt;Apolipoproteins&lt;/keyword&gt;&lt;keyword&gt;ApoB/Apo A1 ratio&lt;/keyword&gt;&lt;keyword&gt;TC/HDL-C ratio&lt;/keyword&gt;&lt;keyword&gt;Diabetic retinopathy incidence&lt;/keyword&gt;&lt;/keywords&gt;&lt;dates&gt;&lt;year&gt;2011&lt;/year&gt;&lt;/dates&gt;&lt;isbn&gt;0168-8227&lt;/isbn&gt;&lt;urls&gt;&lt;related-urls&gt;&lt;url&gt;http://www.sciencedirect.com/science/article/pii/S0168822711003548&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29]</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97</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0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Spai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Albuminuria /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Okudaira</w:t>
            </w:r>
            <w:proofErr w:type="spellEnd"/>
            <w:r w:rsidRPr="008545B8">
              <w:rPr>
                <w:rFonts w:asciiTheme="majorBidi" w:eastAsia="Times New Roman" w:hAnsiTheme="majorBidi" w:cstheme="majorBidi"/>
                <w:sz w:val="22"/>
                <w:szCs w:val="22"/>
                <w:lang w:val="en-AU"/>
              </w:rPr>
              <w:t>, Yokoyama et al. 2000</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Okudaira&lt;/Author&gt;&lt;Year&gt;2000&lt;/Year&gt;&lt;RecNum&gt;298&lt;/RecNum&gt;&lt;record&gt;&lt;rec-number&gt;298&lt;/rec-number&gt;&lt;foreign-keys&gt;&lt;key app="EN" db-id="atwa2tvehv0w05epdevv99t19ssax9svpzaz"&gt;298&lt;/key&gt;&lt;/foreign-keys&gt;&lt;ref-type name="Journal Article"&gt;17&lt;/ref-type&gt;&lt;contributors&gt;&lt;authors&gt;&lt;author&gt;Okudaira, Maki&lt;/author&gt;&lt;author&gt;Yokoyama, Hiroki&lt;/author&gt;&lt;author&gt;Otani, Toshika&lt;/author&gt;&lt;author&gt;Uchigata, Yasuko&lt;/author&gt;&lt;author&gt;Iwamoto, Yasuhiko&lt;/author&gt;&lt;/authors&gt;&lt;/contributors&gt;&lt;titles&gt;&lt;title&gt;Slightly elevated blood pressure as well as poor metabolic control are risk factors for the progression of retinopathy in early-onset Japanese Type 2 diabetes&lt;/title&gt;&lt;secondary-title&gt;Journal of Diabetes and its Complications&lt;/secondary-title&gt;&lt;/titles&gt;&lt;periodical&gt;&lt;full-title&gt;Journal of Diabetes and its Complications&lt;/full-title&gt;&lt;/periodical&gt;&lt;pages&gt;281-287&lt;/pages&gt;&lt;volume&gt;14&lt;/volume&gt;&lt;number&gt;5&lt;/number&gt;&lt;keywords&gt;&lt;keyword&gt;Early-onset type 2 diabetes&lt;/keyword&gt;&lt;keyword&gt;Proliferative diabetic retinopathy&lt;/keyword&gt;&lt;keyword&gt;Mean HbA1c&lt;/keyword&gt;&lt;keyword&gt;Diastolic blood pressure&lt;/keyword&gt;&lt;/keywords&gt;&lt;dates&gt;&lt;year&gt;2000&lt;/year&gt;&lt;pub-dates&gt;&lt;date&gt;2000/10//&lt;/date&gt;&lt;/pub-dates&gt;&lt;/dates&gt;&lt;isbn&gt;1056-8727&lt;/isbn&gt;&lt;urls&gt;&lt;related-urls&gt;&lt;url&gt;http://www.sciencedirect.com/science/article/pii/S1056872700001148&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30]</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et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394</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7.1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Japa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Duration/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Golbahar</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Rahimi</w:t>
            </w:r>
            <w:proofErr w:type="spellEnd"/>
            <w:r w:rsidRPr="008545B8">
              <w:rPr>
                <w:rFonts w:asciiTheme="majorBidi" w:eastAsia="Times New Roman" w:hAnsiTheme="majorBidi" w:cstheme="majorBidi"/>
                <w:sz w:val="22"/>
                <w:szCs w:val="22"/>
                <w:lang w:val="en-AU"/>
              </w:rPr>
              <w:t xml:space="preserve"> et al. 2008</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Golbahar&lt;/Author&gt;&lt;Year&gt;2008&lt;/Year&gt;&lt;RecNum&gt;290&lt;/RecNum&gt;&lt;record&gt;&lt;rec-number&gt;290&lt;/rec-number&gt;&lt;foreign-keys&gt;&lt;key app="EN" db-id="atwa2tvehv0w05epdevv99t19ssax9svpzaz"&gt;290&lt;/key&gt;&lt;/foreign-keys&gt;&lt;ref-type name="Journal Article"&gt;17&lt;/ref-type&gt;&lt;contributors&gt;&lt;authors&gt;&lt;author&gt;Golbahar, Jamal&lt;/author&gt;&lt;author&gt;Rahimi, Mansour&lt;/author&gt;&lt;author&gt;Tabei, Mohammad Bagger&lt;/author&gt;&lt;author&gt;Aminzadeh, Mohammad Amin&lt;/author&gt;&lt;/authors&gt;&lt;/contributors&gt;&lt;titles&gt;&lt;title&gt;Clinical risk factors and association of hyperhomocysteinemia with diabetic retinopathy in Iranian type 2 diabetes patients: A cross-sectional study from Shiraz, Southern Iran&lt;/title&gt;&lt;secondary-title&gt;Diabetes and Metabolic Syndrome: Clinical Research and Reviews&lt;/secondary-title&gt;&lt;/titles&gt;&lt;periodical&gt;&lt;full-title&gt;Diabetes and Metabolic Syndrome: Clinical Research and Reviews&lt;/full-title&gt;&lt;/periodical&gt;&lt;pages&gt;192-201&lt;/pages&gt;&lt;volume&gt;2&lt;/volume&gt;&lt;number&gt;3&lt;/number&gt;&lt;keywords&gt;&lt;keyword&gt;Diabetic retinopathy&lt;/keyword&gt;&lt;keyword&gt;Risk factors&lt;/keyword&gt;&lt;keyword&gt;Hyperhomocysteinemia&lt;/keyword&gt;&lt;/keywords&gt;&lt;dates&gt;&lt;year&gt;2008&lt;/year&gt;&lt;/dates&gt;&lt;isbn&gt;1871-4021&lt;/isbn&gt;&lt;urls&gt;&lt;related-urls&gt;&lt;url&gt;http://www.sciencedirect.com/science/article/pii/S187140210800060X&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31]</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n=254</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Ira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Duration/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Imano</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Miyatsuka</w:t>
            </w:r>
            <w:proofErr w:type="spellEnd"/>
            <w:r w:rsidRPr="008545B8">
              <w:rPr>
                <w:rFonts w:asciiTheme="majorBidi" w:eastAsia="Times New Roman" w:hAnsiTheme="majorBidi" w:cstheme="majorBidi"/>
                <w:sz w:val="22"/>
                <w:szCs w:val="22"/>
                <w:lang w:val="en-AU"/>
              </w:rPr>
              <w:t xml:space="preserve"> et al. 2001</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Imano&lt;/Author&gt;&lt;Year&gt;2001&lt;/Year&gt;&lt;RecNum&gt;295&lt;/RecNum&gt;&lt;record&gt;&lt;rec-number&gt;295&lt;/rec-number&gt;&lt;foreign-keys&gt;&lt;key app="EN" db-id="atwa2tvehv0w05epdevv99t19ssax9svpzaz"&gt;295&lt;/key&gt;&lt;/foreign-keys&gt;&lt;ref-type name="Journal Article"&gt;17&lt;/ref-type&gt;&lt;contributors&gt;&lt;authors&gt;&lt;author&gt;Imano, Eiichi&lt;/author&gt;&lt;author&gt;Miyatsuka, Takeshi&lt;/author&gt;&lt;author&gt;Motomura, Masaaki&lt;/author&gt;&lt;author&gt;Kanda, Tsutomu&lt;/author&gt;&lt;author&gt;Matsuhisa, Munehide&lt;/author&gt;&lt;author&gt;Kajimoto, Yoshitaka&lt;/author&gt;&lt;author&gt;Yamasaki, Yoshimitsu&lt;/author&gt;&lt;author&gt;Hori, Masatsugu&lt;/author&gt;&lt;/authors&gt;&lt;/contributors&gt;&lt;titles&gt;&lt;title&gt;Heart rate elevation and diabetic retinopathy in patients with type 2 diabetes mellitus and normoalbuminuria&lt;/title&gt;&lt;secondary-title&gt;Diabetes Research and Clinical Practice&lt;/secondary-title&gt;&lt;/titles&gt;&lt;periodical&gt;&lt;full-title&gt;Diabetes Research and Clinical Practice&lt;/full-title&gt;&lt;/periodical&gt;&lt;pages&gt;185-191&lt;/pages&gt;&lt;volume&gt;52&lt;/volume&gt;&lt;number&gt;3&lt;/number&gt;&lt;keywords&gt;&lt;keyword&gt;Diabetic retinopathy&lt;/keyword&gt;&lt;keyword&gt;Heart rate&lt;/keyword&gt;&lt;keyword&gt;Ambulatory blood pressure monitoring&lt;/keyword&gt;&lt;keyword&gt;Type 2 diabetes mellitus&lt;/keyword&gt;&lt;keyword&gt;Urinary albumin excretion&lt;/keyword&gt;&lt;/keywords&gt;&lt;dates&gt;&lt;year&gt;2001&lt;/year&gt;&lt;/dates&gt;&lt;isbn&gt;0168-8227&lt;/isbn&gt;&lt;urls&gt;&lt;related-urls&gt;&lt;url&gt;http://www.sciencedirect.com/science/article/pii/S0168822701002194&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32]</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62</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Japa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uration/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 xml:space="preserve">Tam, Lam et al. </w:t>
            </w:r>
            <w:r w:rsidRPr="008545B8">
              <w:rPr>
                <w:rFonts w:asciiTheme="majorBidi" w:eastAsia="Times New Roman" w:hAnsiTheme="majorBidi" w:cstheme="majorBidi"/>
                <w:sz w:val="22"/>
                <w:szCs w:val="22"/>
                <w:lang w:val="en-AU"/>
              </w:rPr>
              <w:lastRenderedPageBreak/>
              <w:t>2009</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Tam&lt;/Author&gt;&lt;Year&gt;2009&lt;/Year&gt;&lt;RecNum&gt;297&lt;/RecNum&gt;&lt;record&gt;&lt;rec-number&gt;297&lt;/rec-number&gt;&lt;foreign-keys&gt;&lt;key app="EN" db-id="atwa2tvehv0w05epdevv99t19ssax9svpzaz"&gt;297&lt;/key&gt;&lt;/foreign-keys&gt;&lt;ref-type name="Journal Article"&gt;17&lt;/ref-type&gt;&lt;contributors&gt;&lt;authors&gt;&lt;author&gt;Tam, Vicki H. K.&lt;/author&gt;&lt;author&gt;Lam, Ellen P. K.&lt;/author&gt;&lt;author&gt;Chu, Benjamin C. Y.&lt;/author&gt;&lt;author&gt;Tse, K. K.&lt;/author&gt;&lt;author&gt;Fung, L. M.&lt;/author&gt;&lt;/authors&gt;&lt;/contributors&gt;&lt;titles&gt;&lt;title&gt;Incidence and progression of diabetic retinopathy in Hong Kong Chinese with type 2 diabetes mellitus&lt;/title&gt;&lt;secondary-title&gt;Journal of Diabetes and its Complications&lt;/secondary-title&gt;&lt;/titles&gt;&lt;periodical&gt;&lt;full-title&gt;Journal of Diabetes and its Complications&lt;/full-title&gt;&lt;/periodical&gt;&lt;pages&gt;185-193&lt;/pages&gt;&lt;volume&gt;23&lt;/volume&gt;&lt;number&gt;3&lt;/number&gt;&lt;keywords&gt;&lt;keyword&gt;Diabetic retinopathy&lt;/keyword&gt;&lt;keyword&gt;Retinal photograph&lt;/keyword&gt;&lt;keyword&gt;Glycemic control&lt;/keyword&gt;&lt;keyword&gt;Epidemiology&lt;/keyword&gt;&lt;/keywords&gt;&lt;dates&gt;&lt;year&gt;2009&lt;/year&gt;&lt;pub-dates&gt;&lt;date&gt;2009/6//&lt;/date&gt;&lt;/pub-dates&gt;&lt;/dates&gt;&lt;isbn&gt;1056-8727&lt;/isbn&gt;&lt;urls&gt;&lt;related-urls&gt;&lt;url&gt;http://www.sciencedirect.com/science/article/pii/S1056872708000366&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33]</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lastRenderedPageBreak/>
              <w:t xml:space="preserve">Prospective </w:t>
            </w:r>
            <w:r w:rsidRPr="008545B8">
              <w:rPr>
                <w:rFonts w:asciiTheme="majorBidi" w:eastAsia="Times New Roman" w:hAnsiTheme="majorBidi" w:cstheme="majorBidi"/>
                <w:sz w:val="22"/>
                <w:szCs w:val="22"/>
                <w:lang w:val="en-AU"/>
              </w:rPr>
              <w:lastRenderedPageBreak/>
              <w:t>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lastRenderedPageBreak/>
              <w:t>354</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4.2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hina</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 xml:space="preserve">HbA1c &amp; Albuminuria </w:t>
            </w:r>
            <w:r w:rsidRPr="008545B8">
              <w:rPr>
                <w:rFonts w:asciiTheme="majorBidi" w:eastAsia="Times New Roman" w:hAnsiTheme="majorBidi" w:cstheme="majorBidi"/>
                <w:sz w:val="22"/>
                <w:szCs w:val="22"/>
                <w:lang w:val="en-AU"/>
              </w:rPr>
              <w:lastRenderedPageBreak/>
              <w:t xml:space="preserve">/Retinopathy  </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lastRenderedPageBreak/>
              <w:t>Semeraro</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Parrinello</w:t>
            </w:r>
            <w:proofErr w:type="spellEnd"/>
            <w:r w:rsidRPr="008545B8">
              <w:rPr>
                <w:rFonts w:asciiTheme="majorBidi" w:eastAsia="Times New Roman" w:hAnsiTheme="majorBidi" w:cstheme="majorBidi"/>
                <w:sz w:val="22"/>
                <w:szCs w:val="22"/>
                <w:lang w:val="en-AU"/>
              </w:rPr>
              <w:t xml:space="preserve"> et al. 2011</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Semeraro&lt;/Author&gt;&lt;Year&gt;2011&lt;/Year&gt;&lt;RecNum&gt;291&lt;/RecNum&gt;&lt;record&gt;&lt;rec-number&gt;291&lt;/rec-number&gt;&lt;foreign-keys&gt;&lt;key app="EN" db-id="atwa2tvehv0w05epdevv99t19ssax9svpzaz"&gt;291&lt;/key&gt;&lt;/foreign-keys&gt;&lt;ref-type name="Journal Article"&gt;17&lt;/ref-type&gt;&lt;contributors&gt;&lt;authors&gt;&lt;author&gt;Semeraro, Francesco&lt;/author&gt;&lt;author&gt;Parrinello, Giovanni&lt;/author&gt;&lt;author&gt;Cancarini, Anna&lt;/author&gt;&lt;author&gt;Pasquini, Luisa&lt;/author&gt;&lt;author&gt;Zarra, Emanuela&lt;/author&gt;&lt;author&gt;Cimino, Antonio&lt;/author&gt;&lt;author&gt;Cancarini, Giovanni&lt;/author&gt;&lt;author&gt;Valentini, Umberto&lt;/author&gt;&lt;author&gt;Costagliola, Ciro&lt;/author&gt;&lt;/authors&gt;&lt;/contributors&gt;&lt;titles&gt;&lt;title&gt;Predicting the risk of diabetic retinopathy in type 2 diabetic patients&lt;/title&gt;&lt;secondary-title&gt;Journal of Diabetes and its Complications&lt;/secondary-title&gt;&lt;/titles&gt;&lt;periodical&gt;&lt;full-title&gt;Journal of Diabetes and its Complications&lt;/full-title&gt;&lt;/periodical&gt;&lt;pages&gt;292-297&lt;/pages&gt;&lt;volume&gt;25&lt;/volume&gt;&lt;number&gt;5&lt;/number&gt;&lt;keywords&gt;&lt;keyword&gt;Diabetic retinopathy&lt;/keyword&gt;&lt;keyword&gt;Diabetes type 2&lt;/keyword&gt;&lt;keyword&gt;Risk factors&lt;/keyword&gt;&lt;keyword&gt;Screening&lt;/keyword&gt;&lt;keyword&gt;Nomogram&lt;/keyword&gt;&lt;/keywords&gt;&lt;dates&gt;&lt;year&gt;2011&lt;/year&gt;&lt;pub-dates&gt;&lt;date&gt;2011/10//&lt;/date&gt;&lt;/pub-dates&gt;&lt;/dates&gt;&lt;isbn&gt;1056-8727&lt;/isbn&gt;&lt;urls&gt;&lt;related-urls&gt;&lt;url&gt;http://www.sciencedirect.com/science/article/pii/S1056872710001510&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34]</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5034</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1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Italy</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Duration &amp; Albuminuria/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Massin</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Erginay</w:t>
            </w:r>
            <w:proofErr w:type="spellEnd"/>
            <w:r w:rsidRPr="008545B8">
              <w:rPr>
                <w:rFonts w:asciiTheme="majorBidi" w:eastAsia="Times New Roman" w:hAnsiTheme="majorBidi" w:cstheme="majorBidi"/>
                <w:sz w:val="22"/>
                <w:szCs w:val="22"/>
                <w:lang w:val="en-AU"/>
              </w:rPr>
              <w:t xml:space="preserve"> et al. 2007</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Massin&lt;/Author&gt;&lt;Year&gt;2007&lt;/Year&gt;&lt;RecNum&gt;306&lt;/RecNum&gt;&lt;record&gt;&lt;rec-number&gt;306&lt;/rec-number&gt;&lt;foreign-keys&gt;&lt;key app="EN" db-id="atwa2tvehv0w05epdevv99t19ssax9svpzaz"&gt;306&lt;/key&gt;&lt;/foreign-keys&gt;&lt;ref-type name="Journal Article"&gt;17&lt;/ref-type&gt;&lt;contributors&gt;&lt;authors&gt;&lt;author&gt;Massin, P.&lt;/author&gt;&lt;author&gt;Erginay, A.&lt;/author&gt;&lt;author&gt;Mercat-Caudal, I.&lt;/author&gt;&lt;author&gt;Vol, S.&lt;/author&gt;&lt;author&gt;Robert, N.&lt;/author&gt;&lt;author&gt;Reach, G.&lt;/author&gt;&lt;author&gt;Cahane, M.&lt;/author&gt;&lt;author&gt;Tichet, J.&lt;/author&gt;&lt;/authors&gt;&lt;/contributors&gt;&lt;titles&gt;&lt;title&gt;Prevalence of diabetic retinopathy in children and adolescents with type-1 diabetes attending summer camps in France&lt;/title&gt;&lt;secondary-title&gt;Diabetes &amp;amp;amp; Metabolism&lt;/secondary-title&gt;&lt;/titles&gt;&lt;periodical&gt;&lt;full-title&gt;Diabetes &amp;amp;amp; Metabolism&lt;/full-title&gt;&lt;/periodical&gt;&lt;pages&gt;284-289&lt;/pages&gt;&lt;volume&gt;33&lt;/volume&gt;&lt;number&gt;4&lt;/number&gt;&lt;keywords&gt;&lt;keyword&gt;Diabetic retinopathy&lt;/keyword&gt;&lt;keyword&gt;Screening&lt;/keyword&gt;&lt;keyword&gt;Fundus photography&lt;/keyword&gt;&lt;keyword&gt;Adolescents&lt;/keyword&gt;&lt;keyword&gt;Diabetes mellitus&lt;/keyword&gt;&lt;keyword&gt;RÃ©tinopathie diabÃ©tique&lt;/keyword&gt;&lt;keyword&gt;RÃ©pistage&lt;/keyword&gt;&lt;keyword&gt;Photographie du fond d&amp;apos;Å“il&lt;/keyword&gt;&lt;keyword&gt;DiabÃ¨te&lt;/keyword&gt;&lt;/keywords&gt;&lt;dates&gt;&lt;year&gt;2007&lt;/year&gt;&lt;/dates&gt;&lt;isbn&gt;1262-3636&lt;/isbn&gt;&lt;urls&gt;&lt;related-urls&gt;&lt;url&gt;http://www.sciencedirect.com/science/article/pii/S1262363607001073&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35]</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504</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France</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Duration/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Rema</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Ponnaiya</w:t>
            </w:r>
            <w:proofErr w:type="spellEnd"/>
            <w:r w:rsidRPr="008545B8">
              <w:rPr>
                <w:rFonts w:asciiTheme="majorBidi" w:eastAsia="Times New Roman" w:hAnsiTheme="majorBidi" w:cstheme="majorBidi"/>
                <w:sz w:val="22"/>
                <w:szCs w:val="22"/>
                <w:lang w:val="en-AU"/>
              </w:rPr>
              <w:t xml:space="preserve"> et al. 1996</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Rema&lt;/Author&gt;&lt;Year&gt;1996&lt;/Year&gt;&lt;RecNum&gt;300&lt;/RecNum&gt;&lt;record&gt;&lt;rec-number&gt;300&lt;/rec-number&gt;&lt;foreign-keys&gt;&lt;key app="EN" db-id="atwa2tvehv0w05epdevv99t19ssax9svpzaz"&gt;300&lt;/key&gt;&lt;/foreign-keys&gt;&lt;ref-type name="Journal Article"&gt;17&lt;/ref-type&gt;&lt;contributors&gt;&lt;authors&gt;&lt;author&gt;Rema, M.&lt;/author&gt;&lt;author&gt;Ponnaiya, M.&lt;/author&gt;&lt;author&gt;Mohan, V.&lt;/author&gt;&lt;/authors&gt;&lt;/contributors&gt;&lt;titles&gt;&lt;title&gt;Prevalence of retinopathy in non insulin dependent diabetes mellitus at a diabetes centre in Southern India&lt;/title&gt;&lt;secondary-title&gt;Diabetes Research and Clinical Practice&lt;/secondary-title&gt;&lt;/titles&gt;&lt;periodical&gt;&lt;full-title&gt;Diabetes Research and Clinical Practice&lt;/full-title&gt;&lt;/periodical&gt;&lt;pages&gt;29-36&lt;/pages&gt;&lt;volume&gt;34&lt;/volume&gt;&lt;number&gt;1&lt;/number&gt;&lt;keywords&gt;&lt;keyword&gt;Diabetic retinopathy&lt;/keyword&gt;&lt;keyword&gt;NIDDM&lt;/keyword&gt;&lt;keyword&gt;South India&lt;/keyword&gt;&lt;keyword&gt;Risk factors&lt;/keyword&gt;&lt;/keywords&gt;&lt;dates&gt;&lt;year&gt;1996&lt;/year&gt;&lt;/dates&gt;&lt;isbn&gt;0168-8227&lt;/isbn&gt;&lt;urls&gt;&lt;related-urls&gt;&lt;url&gt;http://www.sciencedirect.com/science/article/pii/S0168822796013277&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36]</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6792</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India</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Duration/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 xml:space="preserve">Romero, </w:t>
            </w:r>
            <w:proofErr w:type="spellStart"/>
            <w:r w:rsidRPr="008545B8">
              <w:rPr>
                <w:rFonts w:asciiTheme="majorBidi" w:eastAsia="Times New Roman" w:hAnsiTheme="majorBidi" w:cstheme="majorBidi"/>
                <w:sz w:val="22"/>
                <w:szCs w:val="22"/>
                <w:lang w:val="en-AU"/>
              </w:rPr>
              <w:t>Salvat</w:t>
            </w:r>
            <w:proofErr w:type="spellEnd"/>
            <w:r w:rsidRPr="008545B8">
              <w:rPr>
                <w:rFonts w:asciiTheme="majorBidi" w:eastAsia="Times New Roman" w:hAnsiTheme="majorBidi" w:cstheme="majorBidi"/>
                <w:sz w:val="22"/>
                <w:szCs w:val="22"/>
                <w:lang w:val="en-AU"/>
              </w:rPr>
              <w:t xml:space="preserve"> et al. 2007</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Romero&lt;/Author&gt;&lt;Year&gt;2007&lt;/Year&gt;&lt;RecNum&gt;304&lt;/RecNum&gt;&lt;record&gt;&lt;rec-number&gt;304&lt;/rec-number&gt;&lt;foreign-keys&gt;&lt;key app="EN" db-id="atwa2tvehv0w05epdevv99t19ssax9svpzaz"&gt;304&lt;/key&gt;&lt;/foreign-keys&gt;&lt;ref-type name="Journal Article"&gt;17&lt;/ref-type&gt;&lt;contributors&gt;&lt;authors&gt;&lt;author&gt;Romero, Pedro&lt;/author&gt;&lt;author&gt;Salvat, MercÃ¨&lt;/author&gt;&lt;author&gt;FernÃ¡ndez, Juan&lt;/author&gt;&lt;author&gt;Baget, Marc&lt;/author&gt;&lt;author&gt;Martinez, Inmaculada&lt;/author&gt;&lt;/authors&gt;&lt;/contributors&gt;&lt;titles&gt;&lt;title&gt;Renal and retinal microangiopathy after 15 years of follow-up study in a sample of Type 1 diabetes mellitus patients&lt;/title&gt;&lt;secondary-title&gt;Journal of Diabetes and its Complications&lt;/secondary-title&gt;&lt;/titles&gt;&lt;periodical&gt;&lt;full-title&gt;Journal of Diabetes and its Complications&lt;/full-title&gt;&lt;/periodical&gt;&lt;pages&gt;93-100&lt;/pages&gt;&lt;volume&gt;21&lt;/volume&gt;&lt;number&gt;2&lt;/number&gt;&lt;keywords&gt;&lt;keyword&gt;Diabetic retinopathy&lt;/keyword&gt;&lt;keyword&gt;Diabetic nephropathy&lt;/keyword&gt;&lt;keyword&gt;Microalbuminuria&lt;/keyword&gt;&lt;keyword&gt;Diabetic epidemiology&lt;/keyword&gt;&lt;/keywords&gt;&lt;dates&gt;&lt;year&gt;2007&lt;/year&gt;&lt;pub-dates&gt;&lt;date&gt;2007/4//&lt;/date&gt;&lt;/pub-dates&gt;&lt;/dates&gt;&lt;isbn&gt;1056-8727&lt;/isbn&gt;&lt;urls&gt;&lt;related-urls&gt;&lt;url&gt;http://www.sciencedirect.com/science/article/pii/S1056872706000377&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37]</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12</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5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Spai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Duration &amp; Retinopathy /Retinopathy &amp;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 xml:space="preserve">Kato, </w:t>
            </w:r>
            <w:proofErr w:type="spellStart"/>
            <w:r w:rsidRPr="008545B8">
              <w:rPr>
                <w:rFonts w:asciiTheme="majorBidi" w:eastAsia="Times New Roman" w:hAnsiTheme="majorBidi" w:cstheme="majorBidi"/>
                <w:sz w:val="22"/>
                <w:szCs w:val="22"/>
                <w:lang w:val="en-AU"/>
              </w:rPr>
              <w:t>Takemori</w:t>
            </w:r>
            <w:proofErr w:type="spellEnd"/>
            <w:r w:rsidRPr="008545B8">
              <w:rPr>
                <w:rFonts w:asciiTheme="majorBidi" w:eastAsia="Times New Roman" w:hAnsiTheme="majorBidi" w:cstheme="majorBidi"/>
                <w:sz w:val="22"/>
                <w:szCs w:val="22"/>
                <w:lang w:val="en-AU"/>
              </w:rPr>
              <w:t xml:space="preserve"> et al. 2002</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Kato&lt;/Author&gt;&lt;Year&gt;2002&lt;/Year&gt;&lt;RecNum&gt;302&lt;/RecNum&gt;&lt;record&gt;&lt;rec-number&gt;302&lt;/rec-number&gt;&lt;foreign-keys&gt;&lt;key app="EN" db-id="atwa2tvehv0w05epdevv99t19ssax9svpzaz"&gt;302&lt;/key&gt;&lt;/foreign-keys&gt;&lt;ref-type name="Journal Article"&gt;17&lt;/ref-type&gt;&lt;contributors&gt;&lt;authors&gt;&lt;author&gt;Kato, Satoshi&lt;/author&gt;&lt;author&gt;Takemori, Miho&lt;/author&gt;&lt;author&gt;Kitano, Shigehiko&lt;/author&gt;&lt;author&gt;Hori, Sadao&lt;/author&gt;&lt;author&gt;Fukushima, Harumi&lt;/author&gt;&lt;author&gt;Numaga, Jiro&lt;/author&gt;&lt;author&gt;Yamashita, Hidetoshi&lt;/author&gt;&lt;/authors&gt;&lt;/contributors&gt;&lt;titles&gt;&lt;title&gt;Retinopathy in older patients with diabetes mellitus&lt;/title&gt;&lt;secondary-title&gt;Diabetes Research and Clinical Practice&lt;/secondary-title&gt;&lt;/titles&gt;&lt;periodical&gt;&lt;full-title&gt;Diabetes Research and Clinical Practice&lt;/full-title&gt;&lt;/periodical&gt;&lt;pages&gt;187-192&lt;/pages&gt;&lt;volume&gt;58&lt;/volume&gt;&lt;number&gt;3&lt;/number&gt;&lt;keywords&gt;&lt;keyword&gt;Diabetic retinopathy&lt;/keyword&gt;&lt;keyword&gt;Older patients&lt;/keyword&gt;&lt;keyword&gt;Proliferative diabetic retinopathy&lt;/keyword&gt;&lt;keyword&gt;Diabetes mellitus&lt;/keyword&gt;&lt;/keywords&gt;&lt;dates&gt;&lt;year&gt;2002&lt;/year&gt;&lt;/dates&gt;&lt;isbn&gt;0168-8227&lt;/isbn&gt;&lt;urls&gt;&lt;related-urls&gt;&lt;url&gt;http://www.sciencedirect.com/science/article/pii/S0168822702001559&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38]</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3614</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5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Japa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uration/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Hadjadj</w:t>
            </w:r>
            <w:proofErr w:type="spellEnd"/>
            <w:r w:rsidRPr="008545B8">
              <w:rPr>
                <w:rFonts w:asciiTheme="majorBidi" w:eastAsia="Times New Roman" w:hAnsiTheme="majorBidi" w:cstheme="majorBidi"/>
                <w:sz w:val="22"/>
                <w:szCs w:val="22"/>
                <w:lang w:val="en-AU"/>
              </w:rPr>
              <w:t>, Duly-</w:t>
            </w:r>
            <w:proofErr w:type="spellStart"/>
            <w:r w:rsidRPr="008545B8">
              <w:rPr>
                <w:rFonts w:asciiTheme="majorBidi" w:eastAsia="Times New Roman" w:hAnsiTheme="majorBidi" w:cstheme="majorBidi"/>
                <w:sz w:val="22"/>
                <w:szCs w:val="22"/>
                <w:lang w:val="en-AU"/>
              </w:rPr>
              <w:t>Bouhanick</w:t>
            </w:r>
            <w:proofErr w:type="spellEnd"/>
            <w:r w:rsidRPr="008545B8">
              <w:rPr>
                <w:rFonts w:asciiTheme="majorBidi" w:eastAsia="Times New Roman" w:hAnsiTheme="majorBidi" w:cstheme="majorBidi"/>
                <w:sz w:val="22"/>
                <w:szCs w:val="22"/>
                <w:lang w:val="en-AU"/>
              </w:rPr>
              <w:t xml:space="preserve"> et al. 2004</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Hadjadj&lt;/Author&gt;&lt;Year&gt;2004&lt;/Year&gt;&lt;RecNum&gt;305&lt;/RecNum&gt;&lt;record&gt;&lt;rec-number&gt;305&lt;/rec-number&gt;&lt;foreign-keys&gt;&lt;key app="EN" db-id="atwa2tvehv0w05epdevv99t19ssax9svpzaz"&gt;305&lt;/key&gt;&lt;/foreign-keys&gt;&lt;ref-type name="Journal Article"&gt;17&lt;/ref-type&gt;&lt;contributors&gt;&lt;authors&gt;&lt;author&gt;Hadjadj, S.&lt;/author&gt;&lt;author&gt;Duly-Bouhanick, B.&lt;/author&gt;&lt;author&gt;Bekherraz, A.&lt;/author&gt;&lt;author&gt;Bridoux, F.&lt;/author&gt;&lt;author&gt;Gallois, Y.&lt;/author&gt;&lt;author&gt;Mauco, G.&lt;/author&gt;&lt;author&gt;Ebran, J. M.&lt;/author&gt;&lt;author&gt;Marre, M.&lt;/author&gt;&lt;/authors&gt;&lt;/contributors&gt;&lt;titles&gt;&lt;title&gt;Serum triglycerides are a predictive factor for the development and the progression of renal and retinal complications in patients with type 1 diabetes&lt;/title&gt;&lt;secondary-title&gt;Diabetes &amp;amp;amp; Metabolism&lt;/secondary-title&gt;&lt;/titles&gt;&lt;periodical&gt;&lt;full-title&gt;Diabetes &amp;amp;amp; Metabolism&lt;/full-title&gt;&lt;/periodical&gt;&lt;pages&gt;43-51&lt;/pages&gt;&lt;volume&gt;30&lt;/volume&gt;&lt;number&gt;1&lt;/number&gt;&lt;keywords&gt;&lt;keyword&gt;Diabetic nephropathy&lt;/keyword&gt;&lt;keyword&gt;Diabetic retinopathy&lt;/keyword&gt;&lt;keyword&gt;Lipids&lt;/keyword&gt;&lt;keyword&gt;Microvascular complications&lt;/keyword&gt;&lt;keyword&gt;Triglycerides&lt;/keyword&gt;&lt;keyword&gt;Type 1 diabetes&lt;/keyword&gt;&lt;keyword&gt;Complications microvasculaires&lt;/keyword&gt;&lt;keyword&gt;DiabÃ¨te de type 1&lt;/keyword&gt;&lt;keyword&gt;Lipides&lt;/keyword&gt;&lt;keyword&gt;NÃ©phropathie diabÃ©tique&lt;/keyword&gt;&lt;keyword&gt;RÃ©tinopathie diabÃ©tique&lt;/keyword&gt;&lt;keyword&gt;TriglycÃ©rides&lt;/keyword&gt;&lt;/keywords&gt;&lt;dates&gt;&lt;year&gt;2004&lt;/year&gt;&lt;/dates&gt;&lt;isbn&gt;1262-3636&lt;/isbn&gt;&lt;urls&gt;&lt;related-urls&gt;&lt;url&gt;http://www.sciencedirect.com/science/article/pii/S1262363607700885&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39]</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97</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7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France</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Duration/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Tapp</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Zimmet</w:t>
            </w:r>
            <w:proofErr w:type="spellEnd"/>
            <w:r w:rsidRPr="008545B8">
              <w:rPr>
                <w:rFonts w:asciiTheme="majorBidi" w:eastAsia="Times New Roman" w:hAnsiTheme="majorBidi" w:cstheme="majorBidi"/>
                <w:sz w:val="22"/>
                <w:szCs w:val="22"/>
                <w:lang w:val="en-AU"/>
              </w:rPr>
              <w:t xml:space="preserve"> et al. 2006</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Tapp&lt;/Author&gt;&lt;Year&gt;2006&lt;/Year&gt;&lt;RecNum&gt;296&lt;/RecNum&gt;&lt;record&gt;&lt;rec-number&gt;296&lt;/rec-number&gt;&lt;foreign-keys&gt;&lt;key app="EN" db-id="atwa2tvehv0w05epdevv99t19ssax9svpzaz"&gt;296&lt;/key&gt;&lt;/foreign-keys&gt;&lt;ref-type name="Journal Article"&gt;17&lt;/ref-type&gt;&lt;contributors&gt;&lt;authors&gt;&lt;author&gt;Tapp, Robyn J.&lt;/author&gt;&lt;author&gt;Zimmet, Paul Z.&lt;/author&gt;&lt;author&gt;Harper, C. Alex&lt;/author&gt;&lt;author&gt;McCarty, Daniel J.&lt;/author&gt;&lt;author&gt;Chitson, Pierrot&lt;/author&gt;&lt;author&gt;Tonkin, Andrew M.&lt;/author&gt;&lt;author&gt;SÃ¶derberg, Stefan&lt;/author&gt;&lt;author&gt;Taylor, Hugh R.&lt;/author&gt;&lt;author&gt;Alberti, K. G. M. M.&lt;/author&gt;&lt;author&gt;Tuomilehto, Jaakko&lt;/author&gt;&lt;author&gt;Shaw, Jonathan E.&lt;/author&gt;&lt;/authors&gt;&lt;/contributors&gt;&lt;titles&gt;&lt;title&gt;Six year incidence and progression of diabetic retinopathy: Results from the Mauritius diabetes complication study&lt;/title&gt;&lt;secondary-title&gt;Diabetes Research and Clinical Practice&lt;/secondary-title&gt;&lt;/titles&gt;&lt;periodical&gt;&lt;full-title&gt;Diabetes Research and Clinical Practice&lt;/full-title&gt;&lt;/periodical&gt;&lt;pages&gt;298-303&lt;/pages&gt;&lt;volume&gt;73&lt;/volume&gt;&lt;number&gt;3&lt;/number&gt;&lt;keywords&gt;&lt;keyword&gt;Diabetic retinopathy&lt;/keyword&gt;&lt;keyword&gt;Mauritius&lt;/keyword&gt;&lt;keyword&gt;Diabetes mellitus&lt;/keyword&gt;&lt;/keywords&gt;&lt;dates&gt;&lt;year&gt;2006&lt;/year&gt;&lt;/dates&gt;&lt;isbn&gt;0168-8227&lt;/isbn&gt;&lt;urls&gt;&lt;related-urls&gt;&lt;url&gt;http://www.sciencedirect.com/science/article/pii/S0168822706000611&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40]</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528</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6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Australia</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Duration/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Torffvit</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Agardh</w:t>
            </w:r>
            <w:proofErr w:type="spellEnd"/>
            <w:r w:rsidRPr="008545B8">
              <w:rPr>
                <w:rFonts w:asciiTheme="majorBidi" w:eastAsia="Times New Roman" w:hAnsiTheme="majorBidi" w:cstheme="majorBidi"/>
                <w:sz w:val="22"/>
                <w:szCs w:val="22"/>
                <w:lang w:val="en-AU"/>
              </w:rPr>
              <w:t xml:space="preserve"> et al. 1991</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Torffvit&lt;/Author&gt;&lt;Year&gt;1991&lt;/Year&gt;&lt;RecNum&gt;541&lt;/RecNum&gt;&lt;record&gt;&lt;rec-number&gt;541&lt;/rec-number&gt;&lt;foreign-keys&gt;&lt;key app="EN" db-id="atwa2tvehv0w05epdevv99t19ssax9svpzaz"&gt;541&lt;/key&gt;&lt;/foreign-keys&gt;&lt;ref-type name="Journal Article"&gt;17&lt;/ref-type&gt;&lt;contributors&gt;&lt;authors&gt;&lt;author&gt;Torffvit, O.&lt;/author&gt;&lt;author&gt;Agardh, E.&lt;/author&gt;&lt;author&gt;Agardh, C. D.&lt;/author&gt;&lt;/authors&gt;&lt;/contributors&gt;&lt;auth-address&gt;Department of Internal Medicine, University Hospital, Lund, Sweden.&lt;/auth-address&gt;&lt;titles&gt;&lt;title&gt;Albuminuria and associated medical risk factors: a cross-sectional study in 476 type I (insulin-dependent) diabetic patients. Part 1&lt;/title&gt;&lt;secondary-title&gt;J Diabet Complications&lt;/secondary-title&gt;&lt;/titles&gt;&lt;periodical&gt;&lt;full-title&gt;J Diabet Complications&lt;/full-title&gt;&lt;/periodical&gt;&lt;pages&gt;23-8&lt;/pages&gt;&lt;volume&gt;5&lt;/volume&gt;&lt;number&gt;1&lt;/number&gt;&lt;edition&gt;1991/01/01&lt;/edition&gt;&lt;keywords&gt;&lt;keyword&gt;Adult&lt;/keyword&gt;&lt;keyword&gt;Age Factors&lt;/keyword&gt;&lt;keyword&gt;Albuminuria/ complications&lt;/keyword&gt;&lt;keyword&gt;Antihypertensive Agents/therapeutic use&lt;/keyword&gt;&lt;keyword&gt;Cross-Sectional Studies&lt;/keyword&gt;&lt;keyword&gt;Diabetes Mellitus, Type 1/complications/drug therapy/ urine&lt;/keyword&gt;&lt;keyword&gt;Diabetic Nephropathies/complications/ urine&lt;/keyword&gt;&lt;keyword&gt;Diabetic Retinopathy/complications&lt;/keyword&gt;&lt;keyword&gt;Female&lt;/keyword&gt;&lt;keyword&gt;Humans&lt;/keyword&gt;&lt;keyword&gt;Hypertension/complications/drug therapy&lt;/keyword&gt;&lt;keyword&gt;Insulin/therapeutic use&lt;/keyword&gt;&lt;keyword&gt;Male&lt;/keyword&gt;&lt;keyword&gt;Middle Aged&lt;/keyword&gt;&lt;keyword&gt;Risk Factors&lt;/keyword&gt;&lt;keyword&gt;Sex Factors&lt;/keyword&gt;&lt;keyword&gt;Time Factors&lt;/keyword&gt;&lt;/keywords&gt;&lt;dates&gt;&lt;year&gt;1991&lt;/year&gt;&lt;pub-dates&gt;&lt;date&gt;Jan-Mar&lt;/date&gt;&lt;/pub-dates&gt;&lt;/dates&gt;&lt;isbn&gt;0891-6632 (Print)&amp;#xD;0891-6632 (Linking)&lt;/isbn&gt;&lt;accession-num&gt;1830315&lt;/accession-num&gt;&lt;urls&gt;&lt;/urls&gt;&lt;remote-database-provider&gt;Nlm&lt;/remote-database-provider&gt;&lt;language&gt;eng&lt;/language&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41]</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476</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Swede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Blood pressure &amp; Albuminuria/Retinopathy &amp;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Torffvit</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Agardh</w:t>
            </w:r>
            <w:proofErr w:type="spellEnd"/>
            <w:r w:rsidRPr="008545B8">
              <w:rPr>
                <w:rFonts w:asciiTheme="majorBidi" w:eastAsia="Times New Roman" w:hAnsiTheme="majorBidi" w:cstheme="majorBidi"/>
                <w:sz w:val="22"/>
                <w:szCs w:val="22"/>
                <w:lang w:val="en-AU"/>
              </w:rPr>
              <w:t xml:space="preserve"> et al. 1991</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Torffvit&lt;/Author&gt;&lt;Year&gt;1991&lt;/Year&gt;&lt;RecNum&gt;327&lt;/RecNum&gt;&lt;record&gt;&lt;rec-number&gt;327&lt;/rec-number&gt;&lt;foreign-keys&gt;&lt;key app="EN" db-id="atwa2tvehv0w05epdevv99t19ssax9svpzaz"&gt;327&lt;/key&gt;&lt;/foreign-keys&gt;&lt;ref-type name="Journal Article"&gt;17&lt;/ref-type&gt;&lt;contributors&gt;&lt;authors&gt;&lt;author&gt;Torffvit, O.&lt;/author&gt;&lt;author&gt;Agardh, E.&lt;/author&gt;&lt;author&gt;Agardh, C. D.&lt;/author&gt;&lt;/authors&gt;&lt;/contributors&gt;&lt;titles&gt;&lt;title&gt;Albuminuria and associated medical risk factors: A cross-sectional study in 451 type II (noninsulin-dependent) diabetic patients. Part 2&lt;/title&gt;&lt;secondary-title&gt;Journal of Diabetic Complications&lt;/secondary-title&gt;&lt;/titles&gt;&lt;periodical&gt;&lt;full-title&gt;Journal of Diabetic Complications&lt;/full-title&gt;&lt;/periodical&gt;&lt;pages&gt;29-34&lt;/pages&gt;&lt;volume&gt;5&lt;/volume&gt;&lt;number&gt;1&lt;/number&gt;&lt;dates&gt;&lt;year&gt;1991&lt;/year&gt;&lt;/dates&gt;&lt;isbn&gt;0891-6632&lt;/isbn&gt;&lt;urls&gt;&lt;related-urls&gt;&lt;url&gt;http://www.sciencedirect.com/science/article/pii/089166329190007C&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42]</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451</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Swede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Duration/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Florkowski</w:t>
            </w:r>
            <w:proofErr w:type="spellEnd"/>
            <w:r w:rsidRPr="008545B8">
              <w:rPr>
                <w:rFonts w:asciiTheme="majorBidi" w:eastAsia="Times New Roman" w:hAnsiTheme="majorBidi" w:cstheme="majorBidi"/>
                <w:sz w:val="22"/>
                <w:szCs w:val="22"/>
                <w:lang w:val="en-AU"/>
              </w:rPr>
              <w:t>, Scott et al. 1998</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Florkowski&lt;/Author&gt;&lt;Year&gt;1998&lt;/Year&gt;&lt;RecNum&gt;330&lt;/RecNum&gt;&lt;record&gt;&lt;rec-number&gt;330&lt;/rec-number&gt;&lt;foreign-keys&gt;&lt;key app="EN" db-id="atwa2tvehv0w05epdevv99t19ssax9svpzaz"&gt;330&lt;/key&gt;&lt;/foreign-keys&gt;&lt;ref-type name="Journal Article"&gt;17&lt;/ref-type&gt;&lt;contributors&gt;&lt;authors&gt;&lt;author&gt;Florkowski, Christopher M.&lt;/author&gt;&lt;author&gt;Scott, Russell S.&lt;/author&gt;&lt;author&gt;Moir, Cameron L.&lt;/author&gt;&lt;author&gt;Graham, Patrick J.&lt;/author&gt;&lt;/authors&gt;&lt;/contributors&gt;&lt;titles&gt;&lt;title&gt;Clinical and biochemical outcomes of Type 2 diabetes mellitus in Canterbury, New Zealand: a 6-year cohort study&lt;/title&gt;&lt;secondary-title&gt;Diabetes Research and Clinical Practice&lt;/secondary-title&gt;&lt;/titles&gt;&lt;periodical&gt;&lt;full-title&gt;Diabetes Research and Clinical Practice&lt;/full-title&gt;&lt;/periodical&gt;&lt;pages&gt;167-173&lt;/pages&gt;&lt;volume&gt;40&lt;/volume&gt;&lt;number&gt;3&lt;/number&gt;&lt;keywords&gt;&lt;keyword&gt;Type 2 diabetes&lt;/keyword&gt;&lt;keyword&gt;Outcomes&lt;/keyword&gt;&lt;keyword&gt;Retinopathy&lt;/keyword&gt;&lt;/keywords&gt;&lt;dates&gt;&lt;year&gt;1998&lt;/year&gt;&lt;/dates&gt;&lt;isbn&gt;0168-8227&lt;/isbn&gt;&lt;urls&gt;&lt;related-urls&gt;&lt;url&gt;http://www.sciencedirect.com/science/article/pii/S0168822798000485&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43]</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447</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6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New Zealand</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Duration/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Tapp</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Zimmet</w:t>
            </w:r>
            <w:proofErr w:type="spellEnd"/>
            <w:r w:rsidRPr="008545B8">
              <w:rPr>
                <w:rFonts w:asciiTheme="majorBidi" w:eastAsia="Times New Roman" w:hAnsiTheme="majorBidi" w:cstheme="majorBidi"/>
                <w:sz w:val="22"/>
                <w:szCs w:val="22"/>
                <w:lang w:val="en-AU"/>
              </w:rPr>
              <w:t xml:space="preserve"> et al. 2006</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Tapp&lt;/Author&gt;&lt;Year&gt;2006&lt;/Year&gt;&lt;RecNum&gt;321&lt;/RecNum&gt;&lt;record&gt;&lt;rec-number&gt;321&lt;/rec-number&gt;&lt;foreign-keys&gt;&lt;key app="EN" db-id="atwa2tvehv0w05epdevv99t19ssax9svpzaz"&gt;321&lt;/key&gt;&lt;/foreign-keys&gt;&lt;ref-type name="Journal Article"&gt;17&lt;/ref-type&gt;&lt;contributors&gt;&lt;authors&gt;&lt;author&gt;Tapp, R. J.&lt;/author&gt;&lt;author&gt;Zimmet, P. Z.&lt;/author&gt;&lt;author&gt;Harper, C. A.&lt;/author&gt;&lt;author&gt;de Courten, M. P.&lt;/author&gt;&lt;author&gt;McCarty, D. J.&lt;/author&gt;&lt;author&gt;Balkau, B.&lt;/author&gt;&lt;author&gt;Taylor, H. R.&lt;/author&gt;&lt;author&gt;Welborn, T. A.&lt;/author&gt;&lt;author&gt;Shaw, J. E.&lt;/author&gt;&lt;/authors&gt;&lt;/contributors&gt;&lt;titles&gt;&lt;title&gt;Diagnostic thresholds for diabetes: The association of retinopathy and albuminuria with glycaemia&lt;/title&gt;&lt;secondary-title&gt;Diabetes Research and Clinical Practice&lt;/secondary-title&gt;&lt;/titles&gt;&lt;periodical&gt;&lt;full-title&gt;Diabetes Research and Clinical Practice&lt;/full-title&gt;&lt;/periodical&gt;&lt;pages&gt;315-321&lt;/pages&gt;&lt;volume&gt;73&lt;/volume&gt;&lt;number&gt;3&lt;/number&gt;&lt;keywords&gt;&lt;keyword&gt;Diabetes mellitus&lt;/keyword&gt;&lt;keyword&gt;Diabetic retinopathy&lt;/keyword&gt;&lt;keyword&gt;Diagnostic criteria&lt;/keyword&gt;&lt;keyword&gt;Epidemiology&lt;/keyword&gt;&lt;/keywords&gt;&lt;dates&gt;&lt;year&gt;2006&lt;/year&gt;&lt;/dates&gt;&lt;isbn&gt;0168-8227&lt;/isbn&gt;&lt;urls&gt;&lt;related-urls&gt;&lt;url&gt;http://www.sciencedirect.com/science/article/pii/S0168822706000659&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44]</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182</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Australia</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Retinopathy &amp;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Izumi, Hoshi et al. 1995</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Izumi&lt;/Author&gt;&lt;Year&gt;1995&lt;/Year&gt;&lt;RecNum&gt;328&lt;/RecNum&gt;&lt;record&gt;&lt;rec-number&gt;328&lt;/rec-number&gt;&lt;foreign-keys&gt;&lt;key app="EN" db-id="atwa2tvehv0w05epdevv99t19ssax9svpzaz"&gt;328&lt;/key&gt;&lt;/foreign-keys&gt;&lt;ref-type name="Journal Article"&gt;17&lt;/ref-type&gt;&lt;contributors&gt;&lt;authors&gt;&lt;author&gt;Izumi, Kanji&lt;/author&gt;&lt;author&gt;Hoshi, Mitsuru&lt;/author&gt;&lt;author&gt;Kuno, Shotaro&lt;/author&gt;&lt;author&gt;Okuno, Giichi&lt;/author&gt;&lt;author&gt;Yamazaki, Yoshimitsu&lt;/author&gt;&lt;author&gt;Isshiki, Gen&lt;/author&gt;&lt;author&gt;Sasaki, Akira&lt;/author&gt;&lt;/authors&gt;&lt;/contributors&gt;&lt;titles&gt;&lt;title&gt;Glycemic control, growth and complications in children with insulin-dependent diabetes mellitus - a study of children enrolled in a Summer camp program for diabetics in Kinki district, Japan&lt;/title&gt;&lt;secondary-title&gt;Diabetes Research and Clinical Practice&lt;/secondary-title&gt;&lt;/titles&gt;&lt;periodical&gt;&lt;full-title&gt;Diabetes Research and Clinical Practice&lt;/full-title&gt;&lt;/periodical&gt;&lt;pages&gt;185-190&lt;/pages&gt;&lt;volume&gt;28&lt;/volume&gt;&lt;number&gt;3&lt;/number&gt;&lt;keywords&gt;&lt;keyword&gt;Insulin-dependent diabetes mellitus (IDDM)&lt;/keyword&gt;&lt;keyword&gt;Summer camp program for diabetic children&lt;/keyword&gt;&lt;keyword&gt;HbA1&lt;/keyword&gt;&lt;keyword&gt;Growth&lt;/keyword&gt;&lt;keyword&gt;Diabetic retinopathy&lt;/keyword&gt;&lt;/keywords&gt;&lt;dates&gt;&lt;year&gt;1995&lt;/year&gt;&lt;/dates&gt;&lt;isbn&gt;0168-8227&lt;/isbn&gt;&lt;urls&gt;&lt;related-urls&gt;&lt;url&gt;http://www.sciencedirect.com/science/article/pii/016882279501102J&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45]</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et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07</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3.2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Japa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Parving</w:t>
            </w:r>
            <w:proofErr w:type="spellEnd"/>
            <w:r w:rsidRPr="008545B8">
              <w:rPr>
                <w:rFonts w:asciiTheme="majorBidi" w:eastAsia="Times New Roman" w:hAnsiTheme="majorBidi" w:cstheme="majorBidi"/>
                <w:sz w:val="22"/>
                <w:szCs w:val="22"/>
                <w:lang w:val="en-AU"/>
              </w:rPr>
              <w:t xml:space="preserve"> 1998</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Parving&lt;/Author&gt;&lt;Year&gt;1998&lt;/Year&gt;&lt;RecNum&gt;246&lt;/RecNum&gt;&lt;record&gt;&lt;rec-number&gt;246&lt;/rec-number&gt;&lt;foreign-keys&gt;&lt;key app="EN" db-id="atwa2tvehv0w05epdevv99t19ssax9svpzaz"&gt;246&lt;/key&gt;&lt;/foreign-keys&gt;&lt;ref-type name="Journal Article"&gt;17&lt;/ref-type&gt;&lt;contributors&gt;&lt;authors&gt;&lt;author&gt;Parving, H. H.&lt;/author&gt;&lt;/authors&gt;&lt;/contributors&gt;&lt;titles&gt;&lt;title&gt;Renoprotection in diabetes: genetic and non-genetic risk factors and treatment&lt;/title&gt;&lt;secondary-title&gt;Diabetologia&lt;/secondary-title&gt;&lt;/titles&gt;&lt;periodical&gt;&lt;full-title&gt;Diabetologia&lt;/full-title&gt;&lt;/periodical&gt;&lt;pages&gt;745-759&lt;/pages&gt;&lt;volume&gt;41&lt;/volume&gt;&lt;number&gt;7&lt;/number&gt;&lt;dates&gt;&lt;year&gt;1998&lt;/year&gt;&lt;/dates&gt;&lt;urls&gt;&lt;related-urls&gt;&lt;url&gt;http://dx.doi.org/10.1007/s001250050983&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46]</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eview</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Finland</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Albuminuria &amp; Duration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 xml:space="preserve">Raman, </w:t>
            </w:r>
            <w:proofErr w:type="spellStart"/>
            <w:r w:rsidRPr="008545B8">
              <w:rPr>
                <w:rFonts w:asciiTheme="majorBidi" w:eastAsia="Times New Roman" w:hAnsiTheme="majorBidi" w:cstheme="majorBidi"/>
                <w:sz w:val="22"/>
                <w:szCs w:val="22"/>
                <w:lang w:val="en-AU"/>
              </w:rPr>
              <w:t>Verma</w:t>
            </w:r>
            <w:proofErr w:type="spellEnd"/>
            <w:r w:rsidRPr="008545B8">
              <w:rPr>
                <w:rFonts w:asciiTheme="majorBidi" w:eastAsia="Times New Roman" w:hAnsiTheme="majorBidi" w:cstheme="majorBidi"/>
                <w:sz w:val="22"/>
                <w:szCs w:val="22"/>
                <w:lang w:val="en-AU"/>
              </w:rPr>
              <w:t xml:space="preserve"> et al. 2011</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Raman&lt;/Author&gt;&lt;Year&gt;2011&lt;/Year&gt;&lt;RecNum&gt;322&lt;/RecNum&gt;&lt;record&gt;&lt;rec-number&gt;322&lt;/rec-number&gt;&lt;foreign-keys&gt;&lt;key app="EN" db-id="atwa2tvehv0w05epdevv99t19ssax9svpzaz"&gt;322&lt;/key&gt;&lt;/foreign-keys&gt;&lt;ref-type name="Journal Article"&gt;17&lt;/ref-type&gt;&lt;contributors&gt;&lt;authors&gt;&lt;author&gt;Raman, Rajiv&lt;/author&gt;&lt;author&gt;Verma, Aditya&lt;/author&gt;&lt;author&gt;Pal, Swakshyar Saumya&lt;/author&gt;&lt;author&gt;Gupta, Aditi&lt;/author&gt;&lt;author&gt;Vaitheeswaran, K.&lt;/author&gt;&lt;author&gt;Sharma, Tarun&lt;/author&gt;&lt;/authors&gt;&lt;/contributors&gt;&lt;titles&gt;&lt;title&gt;Influence of glycosylated hemoglobin on sight-threatening diabetic retinopathy: A population-based study&lt;/title&gt;&lt;secondary-title&gt;Diabetes Research and Clinical Practice&lt;/secondary-title&gt;&lt;/titles&gt;&lt;periodical&gt;&lt;full-title&gt;Diabetes Research and Clinical Practice&lt;/full-title&gt;&lt;/periodical&gt;&lt;pages&gt;168-173&lt;/pages&gt;&lt;volume&gt;92&lt;/volume&gt;&lt;number&gt;2&lt;/number&gt;&lt;keywords&gt;&lt;keyword&gt;Glycosylated hemoglobin&lt;/keyword&gt;&lt;keyword&gt;Sight-threatening diabetic retinopathy&lt;/keyword&gt;&lt;keyword&gt;Albuminurea&lt;/keyword&gt;&lt;/keywords&gt;&lt;dates&gt;&lt;year&gt;2011&lt;/year&gt;&lt;/dates&gt;&lt;isbn&gt;0168-8227&lt;/isbn&gt;&lt;urls&gt;&lt;related-urls&gt;&lt;url&gt;http://www.sciencedirect.com/science/article/pii/S0168822711000076&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47]</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414</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3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India</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Retinopathy</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 xml:space="preserve">Ohkubo, </w:t>
            </w:r>
            <w:proofErr w:type="spellStart"/>
            <w:r w:rsidRPr="008545B8">
              <w:rPr>
                <w:rFonts w:asciiTheme="majorBidi" w:eastAsia="Times New Roman" w:hAnsiTheme="majorBidi" w:cstheme="majorBidi"/>
                <w:sz w:val="22"/>
                <w:szCs w:val="22"/>
                <w:lang w:val="en-AU"/>
              </w:rPr>
              <w:t>Kishikawa</w:t>
            </w:r>
            <w:proofErr w:type="spellEnd"/>
            <w:r w:rsidRPr="008545B8">
              <w:rPr>
                <w:rFonts w:asciiTheme="majorBidi" w:eastAsia="Times New Roman" w:hAnsiTheme="majorBidi" w:cstheme="majorBidi"/>
                <w:sz w:val="22"/>
                <w:szCs w:val="22"/>
                <w:lang w:val="en-AU"/>
              </w:rPr>
              <w:t xml:space="preserve"> et al. 1995</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Ohkubo&lt;/Author&gt;&lt;Year&gt;1995&lt;/Year&gt;&lt;RecNum&gt;329&lt;/RecNum&gt;&lt;record&gt;&lt;rec-number&gt;329&lt;/rec-number&gt;&lt;foreign-keys&gt;&lt;key app="EN" db-id="atwa2tvehv0w05epdevv99t19ssax9svpzaz"&gt;329&lt;/key&gt;&lt;/foreign-keys&gt;&lt;ref-type name="Journal Article"&gt;17&lt;/ref-type&gt;&lt;contributors&gt;&lt;authors&gt;&lt;author&gt;Ohkubo, Yasuo&lt;/author&gt;&lt;author&gt;Kishikawa, Hideki&lt;/author&gt;&lt;author&gt;Araki, Eiichi&lt;/author&gt;&lt;author&gt;Miyata, Takao&lt;/author&gt;&lt;author&gt;Isami, Satoshi&lt;/author&gt;&lt;author&gt;Motoyoshi, Sadatoshi&lt;/author&gt;&lt;author&gt;Kojima, Yujiro&lt;/author&gt;&lt;author&gt;Furuyoshi, Naohiko&lt;/author&gt;&lt;author&gt;Shichiri, Motoaki&lt;/author&gt;&lt;/authors&gt;&lt;/contributors&gt;&lt;titles&gt;&lt;title&gt;Intensive insulin therapy prevents the progression of diabetic microvascular complications in Japanese patients with non-insulin-dependent diabetes mellitus: a randomized prospective 6-year study&lt;/title&gt;&lt;secondary-title&gt;Diabetes Research and Clinical Practice&lt;/secondary-title&gt;&lt;/titles&gt;&lt;periodical&gt;&lt;full-title&gt;Diabetes Research and Clinical Practice&lt;/full-title&gt;&lt;/periodical&gt;&lt;pages&gt;103-117&lt;/pages&gt;&lt;volume&gt;28&lt;/volume&gt;&lt;number&gt;2&lt;/number&gt;&lt;dates&gt;&lt;year&gt;1995&lt;/year&gt;&lt;/dates&gt;&lt;isbn&gt;0168-8227&lt;/isbn&gt;&lt;urls&gt;&lt;related-urls&gt;&lt;url&gt;http://www.sciencedirect.com/science/article/pii/016882279501064K&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48]</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10</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6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Japa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Retinopathy &amp; Albuminuria</w:t>
            </w:r>
          </w:p>
        </w:tc>
      </w:tr>
      <w:tr w:rsidR="00303B63" w:rsidRPr="008545B8" w:rsidTr="00C17CD2">
        <w:trPr>
          <w:trHeight w:val="459"/>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Ã–</w:t>
            </w:r>
            <w:proofErr w:type="spellStart"/>
            <w:r w:rsidRPr="008545B8">
              <w:rPr>
                <w:rFonts w:asciiTheme="majorBidi" w:eastAsia="Times New Roman" w:hAnsiTheme="majorBidi" w:cstheme="majorBidi"/>
                <w:sz w:val="22"/>
                <w:szCs w:val="22"/>
                <w:lang w:val="en-AU"/>
              </w:rPr>
              <w:t>zmen</w:t>
            </w:r>
            <w:proofErr w:type="spellEnd"/>
            <w:r w:rsidRPr="008545B8">
              <w:rPr>
                <w:rFonts w:asciiTheme="majorBidi" w:eastAsia="Times New Roman" w:hAnsiTheme="majorBidi" w:cstheme="majorBidi"/>
                <w:sz w:val="22"/>
                <w:szCs w:val="22"/>
                <w:lang w:val="en-AU"/>
              </w:rPr>
              <w:t xml:space="preserve"> and </w:t>
            </w:r>
            <w:proofErr w:type="spellStart"/>
            <w:r w:rsidRPr="008545B8">
              <w:rPr>
                <w:rFonts w:asciiTheme="majorBidi" w:eastAsia="Times New Roman" w:hAnsiTheme="majorBidi" w:cstheme="majorBidi"/>
                <w:sz w:val="22"/>
                <w:szCs w:val="22"/>
                <w:lang w:val="en-AU"/>
              </w:rPr>
              <w:t>Boyvada</w:t>
            </w:r>
            <w:proofErr w:type="spellEnd"/>
            <w:r w:rsidRPr="008545B8">
              <w:rPr>
                <w:rFonts w:asciiTheme="majorBidi" w:eastAsia="Times New Roman" w:hAnsiTheme="majorBidi" w:cstheme="majorBidi"/>
                <w:sz w:val="22"/>
                <w:szCs w:val="22"/>
                <w:lang w:val="en-AU"/>
              </w:rPr>
              <w:t xml:space="preserve"> 2003</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Ã–zmen&lt;/Author&gt;&lt;Year&gt;2003&lt;/Year&gt;&lt;RecNum&gt;325&lt;/RecNum&gt;&lt;DisplayText&gt;[168]&lt;/DisplayText&gt;&lt;record&gt;&lt;rec-number&gt;325&lt;/rec-number&gt;&lt;foreign-keys&gt;&lt;key app="EN" db-id="atwa2tvehv0w05epdevv99t19ssax9svpzaz"&gt;325&lt;/key&gt;&lt;/foreign-keys&gt;&lt;ref-type name="Journal Article"&gt;17&lt;/ref-type&gt;&lt;contributors&gt;&lt;authors&gt;&lt;author&gt;Ã–zmen, Bilgin&lt;/author&gt;&lt;author&gt;Boyvada, Sibel&lt;/author&gt;&lt;/authors&gt;&lt;/contributors&gt;&lt;titles&gt;&lt;title&gt;The relationship between self-monitoring of blood glucose control and glycosylated haemoglobin in patients with type 2 diabetes with and without diabetic retinopathy&lt;/title&gt;&lt;secondary-title&gt;Journal of Diabetes and its Complications&lt;/secondary-title&gt;&lt;/titles&gt;&lt;periodical&gt;&lt;full-title&gt;Journal of Diabetes and its Complications&lt;/full-title&gt;&lt;/periodical&gt;&lt;pages&gt;128-134&lt;/pages&gt;&lt;volume&gt;17&lt;/volume&gt;&lt;number&gt;3&lt;/number&gt;&lt;keywords&gt;&lt;keyword&gt;Diabetes mellitus (DM)&lt;/keyword&gt;&lt;keyword&gt;Self-monitoring blood glucose control (SMBG)&lt;/keyword&gt;&lt;keyword&gt;Diabetic retinopathy&lt;/keyword&gt;&lt;keyword&gt;Diabetic microvascular complication&lt;/keyword&gt;&lt;keyword&gt;Glycosylated haemoglobin (HbAlc)&lt;/keyword&gt;&lt;/keywords&gt;&lt;dates&gt;&lt;year&gt;2003&lt;/year&gt;&lt;/dates&gt;&lt;isbn&gt;1056-8727&lt;/isbn&gt;&lt;urls&gt;&lt;related-urls&gt;&lt;url&gt;http://www.sciencedirect.com/science/article/pii/S1056872702002003&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49]</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67</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Turkey</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Duration/Retinopathy</w:t>
            </w:r>
          </w:p>
        </w:tc>
      </w:tr>
      <w:tr w:rsidR="00303B63" w:rsidRPr="008545B8" w:rsidTr="00C17CD2">
        <w:trPr>
          <w:trHeight w:val="460"/>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Lloyd, Klein et al. 1995</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Lloyd&lt;/Author&gt;&lt;Year&gt;1995&lt;/Year&gt;&lt;RecNum&gt;285&lt;/RecNum&gt;&lt;record&gt;&lt;rec-number&gt;285&lt;/rec-number&gt;&lt;foreign-keys&gt;&lt;key app="EN" db-id="atwa2tvehv0w05epdevv99t19ssax9svpzaz"&gt;285&lt;/key&gt;&lt;/foreign-keys&gt;&lt;ref-type name="Journal Article"&gt;17&lt;/ref-type&gt;&lt;contributors&gt;&lt;authors&gt;&lt;author&gt;Lloyd, Cathy E.&lt;/author&gt;&lt;author&gt;Klein, Ronald&lt;/author&gt;&lt;author&gt;Maser, Raelene E.&lt;/author&gt;&lt;author&gt;Kuller, Lewis H.&lt;/author&gt;&lt;author&gt;Becker, Dorothy J.&lt;/author&gt;&lt;author&gt;Orchard, Trevor J.&lt;/author&gt;&lt;/authors&gt;&lt;/contributors&gt;&lt;titles&gt;&lt;title&gt;The progression of retinopathy over 2 years: The Pittsburgh Epidemiology of Diabetes Complications (EDC) Study&lt;/title&gt;&lt;secondary-title&gt;Journal of Diabetes and its Complications&lt;/secondary-title&gt;&lt;/titles&gt;&lt;periodical&gt;&lt;full-title&gt;Journal of Diabetes and its Complications&lt;/full-title&gt;&lt;/periodical&gt;&lt;pages&gt;140-148&lt;/pages&gt;&lt;volume&gt;9&lt;/volume&gt;&lt;number&gt;3&lt;/number&gt;&lt;dates&gt;&lt;year&gt;1995&lt;/year&gt;&lt;pub-dates&gt;&lt;date&gt;1995/9//&lt;/date&gt;&lt;/pub-dates&gt;&lt;/dates&gt;&lt;isbn&gt;1056-8727&lt;/isbn&gt;&lt;urls&gt;&lt;related-urls&gt;&lt;url&gt;http://www.sciencedirect.com/science/article/pii/105687279400039Q&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50]</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et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657</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Retinopathy</w:t>
            </w:r>
          </w:p>
        </w:tc>
      </w:tr>
      <w:tr w:rsidR="00303B63" w:rsidRPr="008545B8" w:rsidTr="00C17CD2">
        <w:trPr>
          <w:trHeight w:val="460"/>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lastRenderedPageBreak/>
              <w:t>Perol</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Balkau</w:t>
            </w:r>
            <w:proofErr w:type="spellEnd"/>
            <w:r w:rsidRPr="008545B8">
              <w:rPr>
                <w:rFonts w:asciiTheme="majorBidi" w:eastAsia="Times New Roman" w:hAnsiTheme="majorBidi" w:cstheme="majorBidi"/>
                <w:sz w:val="22"/>
                <w:szCs w:val="22"/>
                <w:lang w:val="en-AU"/>
              </w:rPr>
              <w:t xml:space="preserve"> et al. 2012</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Perol&lt;/Author&gt;&lt;Year&gt;2012&lt;/Year&gt;&lt;RecNum&gt;349&lt;/RecNum&gt;&lt;record&gt;&lt;rec-number&gt;349&lt;/rec-number&gt;&lt;foreign-keys&gt;&lt;key app="EN" db-id="atwa2tvehv0w05epdevv99t19ssax9svpzaz"&gt;349&lt;/key&gt;&lt;/foreign-keys&gt;&lt;ref-type name="Journal Article"&gt;17&lt;/ref-type&gt;&lt;contributors&gt;&lt;authors&gt;&lt;author&gt;Perol, J.&lt;/author&gt;&lt;author&gt;Balkau, B.&lt;/author&gt;&lt;author&gt;Guillausseau, P. J.&lt;/author&gt;&lt;author&gt;Massin, P.&lt;/author&gt;&lt;/authors&gt;&lt;/contributors&gt;&lt;titles&gt;&lt;title&gt;A study of the 3-year incidence of diabetic retinopathy in a French diabetic population seen at  Lariboisiere Hospital, Paris&lt;/title&gt;&lt;secondary-title&gt;Diabetes &amp;amp;amp; Metabolism&lt;/secondary-title&gt;&lt;/titles&gt;&lt;periodical&gt;&lt;full-title&gt;Diabetes &amp;amp;amp; Metabolism&lt;/full-title&gt;&lt;/periodical&gt;&lt;number&gt;0&lt;/number&gt;&lt;keywords&gt;&lt;keyword&gt;Diabetic retinopathy&lt;/keyword&gt;&lt;keyword&gt;Incidence&lt;/keyword&gt;&lt;keyword&gt;Risk factors&lt;/keyword&gt;&lt;keyword&gt;Screening&lt;/keyword&gt;&lt;keyword&gt;OPHDIATÂ®&lt;/keyword&gt;&lt;keyword&gt;RÃ©tinopathie diabÃ©tique&lt;/keyword&gt;&lt;keyword&gt;Facteurs de risque&lt;/keyword&gt;&lt;keyword&gt;DÃ©pistage&lt;/keyword&gt;&lt;/keywords&gt;&lt;dates&gt;&lt;year&gt;2012&lt;/year&gt;&lt;/dates&gt;&lt;isbn&gt;1262-3636&lt;/isbn&gt;&lt;urls&gt;&lt;related-urls&gt;&lt;url&gt;http://www.sciencedirect.com/science/article/pii/S1262363612000092&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51]</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et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54</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3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France</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 xml:space="preserve">HbA1c &amp; Albuminuria /Retinopathy  </w:t>
            </w:r>
          </w:p>
        </w:tc>
      </w:tr>
      <w:tr w:rsidR="00303B63" w:rsidRPr="008545B8" w:rsidTr="00C17CD2">
        <w:trPr>
          <w:trHeight w:val="460"/>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Kingsley, Dorman et al. 1988</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Kingsley&lt;/Author&gt;&lt;Year&gt;1988&lt;/Year&gt;&lt;RecNum&gt;310&lt;/RecNum&gt;&lt;record&gt;&lt;rec-number&gt;310&lt;/rec-number&gt;&lt;foreign-keys&gt;&lt;key app="EN" db-id="atwa2tvehv0w05epdevv99t19ssax9svpzaz"&gt;310&lt;/key&gt;&lt;/foreign-keys&gt;&lt;ref-type name="Journal Article"&gt;17&lt;/ref-type&gt;&lt;contributors&gt;&lt;authors&gt;&lt;author&gt;Kingsley, Lawrence A.&lt;/author&gt;&lt;author&gt;Dorman, Janice S.&lt;/author&gt;&lt;author&gt;Doft, Bernard H.&lt;/author&gt;&lt;author&gt;Orchard, Trevor J.&lt;/author&gt;&lt;author&gt;LaPorte, Ronald E.&lt;/author&gt;&lt;author&gt;Kuller, Lewis H.&lt;/author&gt;&lt;author&gt;Drash, Allan L.&lt;/author&gt;&lt;/authors&gt;&lt;/contributors&gt;&lt;titles&gt;&lt;title&gt;An epidemiologic approach to the study of retinopathy: the Pittsburgh diabetic morbidity and retinopathy studies&lt;/title&gt;&lt;secondary-title&gt;Diabetes Research and Clinical Practice&lt;/secondary-title&gt;&lt;/titles&gt;&lt;periodical&gt;&lt;full-title&gt;Diabetes Research and Clinical Practice&lt;/full-title&gt;&lt;/periodical&gt;&lt;pages&gt;99-109&lt;/pages&gt;&lt;volume&gt;4&lt;/volume&gt;&lt;number&gt;2&lt;/number&gt;&lt;keywords&gt;&lt;keyword&gt;Insulin-dependent diabetes mellitus&lt;/keyword&gt;&lt;keyword&gt;Metabolic control&lt;/keyword&gt;&lt;keyword&gt;Retinopathy, diabetic&lt;/keyword&gt;&lt;keyword&gt;Fluorescein angiography&lt;/keyword&gt;&lt;keyword&gt;Glycosylated hemoglobin&lt;/keyword&gt;&lt;keyword&gt;Macrovascular disease&lt;/keyword&gt;&lt;/keywords&gt;&lt;dates&gt;&lt;year&gt;1988&lt;/year&gt;&lt;/dates&gt;&lt;isbn&gt;0168-8227&lt;/isbn&gt;&lt;urls&gt;&lt;related-urls&gt;&lt;url&gt;http://www.sciencedirect.com/science/article/pii/S0168822788800044&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52]</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et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754</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uration/Retinopathy</w:t>
            </w:r>
          </w:p>
        </w:tc>
      </w:tr>
      <w:tr w:rsidR="00303B63" w:rsidRPr="008545B8" w:rsidTr="00C17CD2">
        <w:trPr>
          <w:trHeight w:val="460"/>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 xml:space="preserve">Sasaki, </w:t>
            </w:r>
            <w:proofErr w:type="spellStart"/>
            <w:r w:rsidRPr="008545B8">
              <w:rPr>
                <w:rFonts w:asciiTheme="majorBidi" w:eastAsia="Times New Roman" w:hAnsiTheme="majorBidi" w:cstheme="majorBidi"/>
                <w:sz w:val="22"/>
                <w:szCs w:val="22"/>
                <w:lang w:val="en-AU"/>
              </w:rPr>
              <w:t>Horiuchi</w:t>
            </w:r>
            <w:proofErr w:type="spellEnd"/>
            <w:r w:rsidRPr="008545B8">
              <w:rPr>
                <w:rFonts w:asciiTheme="majorBidi" w:eastAsia="Times New Roman" w:hAnsiTheme="majorBidi" w:cstheme="majorBidi"/>
                <w:sz w:val="22"/>
                <w:szCs w:val="22"/>
                <w:lang w:val="en-AU"/>
              </w:rPr>
              <w:t xml:space="preserve"> et al. 1990</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Sasaki&lt;/Author&gt;&lt;Year&gt;1990&lt;/Year&gt;&lt;RecNum&gt;311&lt;/RecNum&gt;&lt;record&gt;&lt;rec-number&gt;311&lt;/rec-number&gt;&lt;foreign-keys&gt;&lt;key app="EN" db-id="atwa2tvehv0w05epdevv99t19ssax9svpzaz"&gt;311&lt;/key&gt;&lt;/foreign-keys&gt;&lt;ref-type name="Journal Article"&gt;17&lt;/ref-type&gt;&lt;contributors&gt;&lt;authors&gt;&lt;author&gt;Sasaki, Akira&lt;/author&gt;&lt;author&gt;Horiuchi, Naruto&lt;/author&gt;&lt;author&gt;Hasewgawa, Kyoichi&lt;/author&gt;&lt;author&gt;Uehara, Masuko&lt;/author&gt;&lt;/authors&gt;&lt;/contributors&gt;&lt;titles&gt;&lt;title&gt;Development of diabetic retinopathy and its associated risk factors in type 2 diabetic patients in Osaka district, Japan: a long-term prospective study&lt;/title&gt;&lt;secondary-title&gt;Diabetes Research and Clinical Practice&lt;/secondary-title&gt;&lt;/titles&gt;&lt;periodical&gt;&lt;full-title&gt;Diabetes Research and Clinical Practice&lt;/full-title&gt;&lt;/periodical&gt;&lt;pages&gt;257-263&lt;/pages&gt;&lt;volume&gt;10&lt;/volume&gt;&lt;number&gt;3&lt;/number&gt;&lt;keywords&gt;&lt;keyword&gt;Diabetic retinopathy&lt;/keyword&gt;&lt;keyword&gt;Risk factor&lt;/keyword&gt;&lt;keyword&gt;Type 2 diabetes&lt;/keyword&gt;&lt;keyword&gt;Prospective study&lt;/keyword&gt;&lt;/keywords&gt;&lt;dates&gt;&lt;year&gt;1990&lt;/year&gt;&lt;/dates&gt;&lt;isbn&gt;0168-8227&lt;/isbn&gt;&lt;urls&gt;&lt;related-urls&gt;&lt;url&gt;http://www.sciencedirect.com/science/article/pii/0168822790900696&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53]</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976</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8.3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Japa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Duration/Retinopathy</w:t>
            </w:r>
          </w:p>
        </w:tc>
      </w:tr>
      <w:tr w:rsidR="00303B63" w:rsidRPr="008545B8" w:rsidTr="00C17CD2">
        <w:trPr>
          <w:trHeight w:val="460"/>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Voutilainen-Kaunisto</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TerÃ¤svirta</w:t>
            </w:r>
            <w:proofErr w:type="spellEnd"/>
            <w:r w:rsidRPr="008545B8">
              <w:rPr>
                <w:rFonts w:asciiTheme="majorBidi" w:eastAsia="Times New Roman" w:hAnsiTheme="majorBidi" w:cstheme="majorBidi"/>
                <w:sz w:val="22"/>
                <w:szCs w:val="22"/>
                <w:lang w:val="en-AU"/>
              </w:rPr>
              <w:t xml:space="preserve"> et al. 2000</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Voutilainen-Kaunisto&lt;/Author&gt;&lt;Year&gt;2000&lt;/Year&gt;&lt;RecNum&gt;309&lt;/RecNum&gt;&lt;record&gt;&lt;rec-number&gt;309&lt;/rec-number&gt;&lt;foreign-keys&gt;&lt;key app="EN" db-id="atwa2tvehv0w05epdevv99t19ssax9svpzaz"&gt;309&lt;/key&gt;&lt;/foreign-keys&gt;&lt;ref-type name="Journal Article"&gt;17&lt;/ref-type&gt;&lt;contributors&gt;&lt;authors&gt;&lt;author&gt;Voutilainen-Kaunisto, Raija M.&lt;/author&gt;&lt;author&gt;TerÃ¤svirta, Markku E.&lt;/author&gt;&lt;author&gt;Uusitupa, Matti I. J.&lt;/author&gt;&lt;author&gt;Niskanen, Leo K.&lt;/author&gt;&lt;/authors&gt;&lt;/contributors&gt;&lt;titles&gt;&lt;title&gt;Occurrence and predictors of retinopathy and visual acuity in Type 2 diabetic patients and control subjects: 10-year follow-up from the diagnosis&lt;/title&gt;&lt;secondary-title&gt;Journal of Diabetes and its Complications&lt;/secondary-title&gt;&lt;/titles&gt;&lt;periodical&gt;&lt;full-title&gt;Journal of Diabetes and its Complications&lt;/full-title&gt;&lt;/periodical&gt;&lt;pages&gt;24-33&lt;/pages&gt;&lt;volume&gt;15&lt;/volume&gt;&lt;number&gt;1&lt;/number&gt;&lt;keywords&gt;&lt;keyword&gt;Type 2 diabetes mellitus&lt;/keyword&gt;&lt;keyword&gt;Retinopathy&lt;/keyword&gt;&lt;keyword&gt;Visual acuity&lt;/keyword&gt;&lt;keyword&gt;Glycemic control&lt;/keyword&gt;&lt;keyword&gt;Microalbuminuria&lt;/keyword&gt;&lt;/keywords&gt;&lt;dates&gt;&lt;year&gt;2000&lt;/year&gt;&lt;pub-dates&gt;&lt;date&gt;2001/2//&lt;/date&gt;&lt;/pub-dates&gt;&lt;/dates&gt;&lt;isbn&gt;1056-8727&lt;/isbn&gt;&lt;urls&gt;&lt;related-urls&gt;&lt;url&gt;http://www.sciencedirect.com/science/article/pii/S1056872700001264&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54]</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77</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0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Finland</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Duration/Retinopathy</w:t>
            </w:r>
          </w:p>
        </w:tc>
      </w:tr>
      <w:tr w:rsidR="00303B63" w:rsidRPr="008545B8" w:rsidTr="00C17CD2">
        <w:trPr>
          <w:trHeight w:val="460"/>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 xml:space="preserve">Wan </w:t>
            </w:r>
            <w:proofErr w:type="spellStart"/>
            <w:r w:rsidRPr="008545B8">
              <w:rPr>
                <w:rFonts w:asciiTheme="majorBidi" w:eastAsia="Times New Roman" w:hAnsiTheme="majorBidi" w:cstheme="majorBidi"/>
                <w:sz w:val="22"/>
                <w:szCs w:val="22"/>
                <w:lang w:val="en-AU"/>
              </w:rPr>
              <w:t>Nazaimoon</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Letchuman</w:t>
            </w:r>
            <w:proofErr w:type="spellEnd"/>
            <w:r w:rsidRPr="008545B8">
              <w:rPr>
                <w:rFonts w:asciiTheme="majorBidi" w:eastAsia="Times New Roman" w:hAnsiTheme="majorBidi" w:cstheme="majorBidi"/>
                <w:sz w:val="22"/>
                <w:szCs w:val="22"/>
                <w:lang w:val="en-AU"/>
              </w:rPr>
              <w:t xml:space="preserve"> et al. 1999</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Wan Nazaimoon&lt;/Author&gt;&lt;Year&gt;1999&lt;/Year&gt;&lt;RecNum&gt;307&lt;/RecNum&gt;&lt;record&gt;&lt;rec-number&gt;307&lt;/rec-number&gt;&lt;foreign-keys&gt;&lt;key app="EN" db-id="atwa2tvehv0w05epdevv99t19ssax9svpzaz"&gt;307&lt;/key&gt;&lt;/foreign-keys&gt;&lt;ref-type name="Journal Article"&gt;17&lt;/ref-type&gt;&lt;contributors&gt;&lt;authors&gt;&lt;author&gt;Wan Nazaimoon, W. M.&lt;/author&gt;&lt;author&gt;Letchuman, R.&lt;/author&gt;&lt;author&gt;Noraini, N.&lt;/author&gt;&lt;author&gt;Ropilah, A. R.&lt;/author&gt;&lt;author&gt;Zainal, M.&lt;/author&gt;&lt;author&gt;Ismail, I. S.&lt;/author&gt;&lt;author&gt;Wan Mohamad, W. B.&lt;/author&gt;&lt;author&gt;Faridah, I.&lt;/author&gt;&lt;author&gt;Singaraveloo, M.&lt;/author&gt;&lt;author&gt;Sheriff, I. H.&lt;/author&gt;&lt;author&gt;Khalid, B. A. K.&lt;/author&gt;&lt;/authors&gt;&lt;/contributors&gt;&lt;titles&gt;&lt;title&gt;Systolic hypertension and duration of diabetes mellitus are important determinants of retinopathy and microalbuminuria in young diabetics&lt;/title&gt;&lt;secondary-title&gt;Diabetes Research and Clinical Practice&lt;/secondary-title&gt;&lt;/titles&gt;&lt;periodical&gt;&lt;full-title&gt;Diabetes Research and Clinical Practice&lt;/full-title&gt;&lt;/periodical&gt;&lt;pages&gt;213-221&lt;/pages&gt;&lt;volume&gt;46&lt;/volume&gt;&lt;number&gt;3&lt;/number&gt;&lt;keywords&gt;&lt;keyword&gt;Microalbuminuria&lt;/keyword&gt;&lt;keyword&gt;Retinopathy&lt;/keyword&gt;&lt;keyword&gt;Blood pressure&lt;/keyword&gt;&lt;/keywords&gt;&lt;dates&gt;&lt;year&gt;1999&lt;/year&gt;&lt;/dates&gt;&lt;isbn&gt;0168-8227&lt;/isbn&gt;&lt;urls&gt;&lt;related-urls&gt;&lt;url&gt;http://www.sciencedirect.com/science/article/pii/S0168822799000959&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55]</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926</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Malaysia</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Blood pressure &amp; Duration /Retinopathy &amp; Albuminuria</w:t>
            </w:r>
          </w:p>
        </w:tc>
      </w:tr>
      <w:tr w:rsidR="00303B63" w:rsidRPr="008545B8" w:rsidTr="00C17CD2">
        <w:trPr>
          <w:trHeight w:val="460"/>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Lu, Wen et al. 2007</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Lu&lt;/Author&gt;&lt;Year&gt;2007&lt;/Year&gt;&lt;RecNum&gt;323&lt;/RecNum&gt;&lt;record&gt;&lt;rec-number&gt;323&lt;/rec-number&gt;&lt;foreign-keys&gt;&lt;key app="EN" db-id="atwa2tvehv0w05epdevv99t19ssax9svpzaz"&gt;323&lt;/key&gt;&lt;/foreign-keys&gt;&lt;ref-type name="Journal Article"&gt;17&lt;/ref-type&gt;&lt;contributors&gt;&lt;authors&gt;&lt;author&gt;Lu, B.&lt;/author&gt;&lt;author&gt;Wen, J.&lt;/author&gt;&lt;author&gt;Song, X. Y.&lt;/author&gt;&lt;author&gt;Dong, X. H.&lt;/author&gt;&lt;author&gt;Yang, Y. H.&lt;/author&gt;&lt;author&gt;Zhang, Z. Y.&lt;/author&gt;&lt;author&gt;Zhao, N. Q.&lt;/author&gt;&lt;author&gt;Ye, H. Y.&lt;/author&gt;&lt;author&gt;Mou, B.&lt;/author&gt;&lt;author&gt;Chen, F. L.&lt;/author&gt;&lt;author&gt;Liu, Y.&lt;/author&gt;&lt;author&gt;Shen, Y.&lt;/author&gt;&lt;author&gt;Wang, X. C.&lt;/author&gt;&lt;author&gt;Zhou, L. N.&lt;/author&gt;&lt;author&gt;Li, Y. M.&lt;/author&gt;&lt;author&gt;Zhu, X. X.&lt;/author&gt;&lt;author&gt;Hu, R. M.&lt;/author&gt;&lt;/authors&gt;&lt;/contributors&gt;&lt;titles&gt;&lt;title&gt;High prevalence of albuminuria in population-based patients diagnosed with type 2 diabetes in the Shanghai downtown&lt;/title&gt;&lt;secondary-title&gt;Diabetes Research and Clinical Practice&lt;/secondary-title&gt;&lt;/titles&gt;&lt;periodical&gt;&lt;full-title&gt;Diabetes Research and Clinical Practice&lt;/full-title&gt;&lt;/periodical&gt;&lt;pages&gt;184-192&lt;/pages&gt;&lt;volume&gt;75&lt;/volume&gt;&lt;number&gt;2&lt;/number&gt;&lt;keywords&gt;&lt;keyword&gt;Microalbuminuria&lt;/keyword&gt;&lt;keyword&gt;Prevalence&lt;/keyword&gt;&lt;keyword&gt;Risk factors&lt;/keyword&gt;&lt;keyword&gt;Diabetic retinopathy&lt;/keyword&gt;&lt;/keywords&gt;&lt;dates&gt;&lt;year&gt;2007&lt;/year&gt;&lt;/dates&gt;&lt;isbn&gt;0168-8227&lt;/isbn&gt;&lt;urls&gt;&lt;related-urls&gt;&lt;url&gt;http://www.sciencedirect.com/science/article/pii/S0168822706002397&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56]</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039</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hina</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Duration &amp; Albuminuria/Retinopathy &amp; Albuminuria</w:t>
            </w:r>
          </w:p>
        </w:tc>
      </w:tr>
      <w:tr w:rsidR="00303B63" w:rsidRPr="008545B8" w:rsidTr="00C17CD2">
        <w:trPr>
          <w:trHeight w:val="460"/>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Raile</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Galler</w:t>
            </w:r>
            <w:proofErr w:type="spellEnd"/>
            <w:r w:rsidRPr="008545B8">
              <w:rPr>
                <w:rFonts w:asciiTheme="majorBidi" w:eastAsia="Times New Roman" w:hAnsiTheme="majorBidi" w:cstheme="majorBidi"/>
                <w:sz w:val="22"/>
                <w:szCs w:val="22"/>
                <w:lang w:val="en-AU"/>
              </w:rPr>
              <w:t xml:space="preserve"> et al. 2007</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Raile&lt;/Author&gt;&lt;Year&gt;2007&lt;/Year&gt;&lt;RecNum&gt;353&lt;/RecNum&gt;&lt;record&gt;&lt;rec-number&gt;353&lt;/rec-number&gt;&lt;foreign-keys&gt;&lt;key app="EN" db-id="atwa2tvehv0w05epdevv99t19ssax9svpzaz"&gt;353&lt;/key&gt;&lt;/foreign-keys&gt;&lt;ref-type name="Journal Article"&gt;17&lt;/ref-type&gt;&lt;contributors&gt;&lt;authors&gt;&lt;author&gt;Raile, Klemens&lt;/author&gt;&lt;author&gt;Galler, Angela&lt;/author&gt;&lt;author&gt;Hofer, Sabine&lt;/author&gt;&lt;author&gt;Herbst, Antje&lt;/author&gt;&lt;author&gt;Dunstheimer, Desiree&lt;/author&gt;&lt;author&gt;Busch, Petra&lt;/author&gt;&lt;author&gt;Holl, Reinhard W.&lt;/author&gt;&lt;/authors&gt;&lt;/contributors&gt;&lt;titles&gt;&lt;title&gt;Diabetic Nephropathy in 27,805 Children, Adolescents, and Adults With Type 1 Diabetes&lt;/title&gt;&lt;secondary-title&gt;Diabetes Care&lt;/secondary-title&gt;&lt;/titles&gt;&lt;periodical&gt;&lt;full-title&gt;Diabetes Care&lt;/full-title&gt;&lt;abbr-1&gt;Diabetes Care&lt;/abbr-1&gt;&lt;/periodical&gt;&lt;pages&gt;2523-2528&lt;/pages&gt;&lt;volume&gt;30&lt;/volume&gt;&lt;number&gt;10&lt;/number&gt;&lt;dates&gt;&lt;year&gt;2007&lt;/year&gt;&lt;pub-dates&gt;&lt;date&gt;October 2007&lt;/date&gt;&lt;/pub-dates&gt;&lt;/dates&gt;&lt;urls&gt;&lt;related-urls&gt;&lt;url&gt;http://care.diabetesjournals.org/content/30/10/2523.abstract&lt;/url&gt;&lt;/related-urls&gt;&lt;/urls&gt;&lt;electronic-resource-num&gt;10.2337/dc07-0282&lt;/electronic-resource-num&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57]</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7805</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5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Germany</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Duration &amp; Albuminuria/Albuminuria</w:t>
            </w:r>
          </w:p>
        </w:tc>
      </w:tr>
      <w:tr w:rsidR="00303B63" w:rsidRPr="008545B8" w:rsidTr="00C17CD2">
        <w:trPr>
          <w:trHeight w:val="460"/>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Esmatjes</w:t>
            </w:r>
            <w:proofErr w:type="spellEnd"/>
            <w:r w:rsidRPr="008545B8">
              <w:rPr>
                <w:rFonts w:asciiTheme="majorBidi" w:eastAsia="Times New Roman" w:hAnsiTheme="majorBidi" w:cstheme="majorBidi"/>
                <w:sz w:val="22"/>
                <w:szCs w:val="22"/>
                <w:lang w:val="en-AU"/>
              </w:rPr>
              <w:t xml:space="preserve"> and De Alvaro 2002</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Esmatjes&lt;/Author&gt;&lt;Year&gt;2002&lt;/Year&gt;&lt;RecNum&gt;339&lt;/RecNum&gt;&lt;record&gt;&lt;rec-number&gt;339&lt;/rec-number&gt;&lt;foreign-keys&gt;&lt;key app="EN" db-id="atwa2tvehv0w05epdevv99t19ssax9svpzaz"&gt;339&lt;/key&gt;&lt;/foreign-keys&gt;&lt;ref-type name="Journal Article"&gt;17&lt;/ref-type&gt;&lt;contributors&gt;&lt;authors&gt;&lt;author&gt;Esmatjes, E.&lt;/author&gt;&lt;author&gt;De Alvaro, F.&lt;/author&gt;&lt;/authors&gt;&lt;/contributors&gt;&lt;titles&gt;&lt;title&gt;Incidence of diabetic nephropathy in Type 1 diabetic patients in Spain: Estudio Diamante&lt;/title&gt;&lt;secondary-title&gt;Diabetes Research and Clinical Practice&lt;/secondary-title&gt;&lt;/titles&gt;&lt;periodical&gt;&lt;full-title&gt;Diabetes Research and Clinical Practice&lt;/full-title&gt;&lt;/periodical&gt;&lt;pages&gt;35-43&lt;/pages&gt;&lt;volume&gt;57&lt;/volume&gt;&lt;number&gt;1&lt;/number&gt;&lt;keywords&gt;&lt;keyword&gt;Type 1 diabetes&lt;/keyword&gt;&lt;keyword&gt;Microalbuminuria&lt;/keyword&gt;&lt;keyword&gt;Risk factors&lt;/keyword&gt;&lt;/keywords&gt;&lt;dates&gt;&lt;year&gt;2002&lt;/year&gt;&lt;/dates&gt;&lt;isbn&gt;0168-8227&lt;/isbn&gt;&lt;urls&gt;&lt;related-urls&gt;&lt;url&gt;http://www.sciencedirect.com/science/article/pii/S0168822702000074&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58]</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225</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4.3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Spai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HbA1c &amp; Duration/ Albuminuria</w:t>
            </w:r>
          </w:p>
        </w:tc>
      </w:tr>
      <w:tr w:rsidR="00303B63" w:rsidRPr="008545B8" w:rsidTr="00C17CD2">
        <w:trPr>
          <w:trHeight w:val="460"/>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Garancini</w:t>
            </w:r>
            <w:proofErr w:type="spellEnd"/>
            <w:r w:rsidRPr="008545B8">
              <w:rPr>
                <w:rFonts w:asciiTheme="majorBidi" w:eastAsia="Times New Roman" w:hAnsiTheme="majorBidi" w:cstheme="majorBidi"/>
                <w:sz w:val="22"/>
                <w:szCs w:val="22"/>
                <w:lang w:val="en-AU"/>
              </w:rPr>
              <w:t>, Gallus et al. 1988</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Garancini&lt;/Author&gt;&lt;Year&gt;1988&lt;/Year&gt;&lt;RecNum&gt;347&lt;/RecNum&gt;&lt;record&gt;&lt;rec-number&gt;347&lt;/rec-number&gt;&lt;foreign-keys&gt;&lt;key app="EN" db-id="atwa2tvehv0w05epdevv99t19ssax9svpzaz"&gt;347&lt;/key&gt;&lt;/foreign-keys&gt;&lt;ref-type name="Journal Article"&gt;17&lt;/ref-type&gt;&lt;contributors&gt;&lt;authors&gt;&lt;author&gt;Garancini, Paola&lt;/author&gt;&lt;author&gt;Gallus, Guiseppe&lt;/author&gt;&lt;author&gt;calori, Gigliola&lt;/author&gt;&lt;author&gt;Micossi, Piero&lt;/author&gt;&lt;author&gt;Pozza, Guido&lt;/author&gt;&lt;/authors&gt;&lt;/contributors&gt;&lt;titles&gt;&lt;title&gt;Microalbuminuria and its associated risk factors in a representative sample of Italian Type II diabetics&lt;/title&gt;&lt;secondary-title&gt;Journal of Diabetic Complications&lt;/secondary-title&gt;&lt;/titles&gt;&lt;periodical&gt;&lt;full-title&gt;Journal of Diabetic Complications&lt;/full-title&gt;&lt;/periodical&gt;&lt;pages&gt;12-15&lt;/pages&gt;&lt;volume&gt;2&lt;/volume&gt;&lt;number&gt;1&lt;/number&gt;&lt;dates&gt;&lt;year&gt;1988&lt;/year&gt;&lt;pub-dates&gt;&lt;date&gt;1988/3//&lt;/date&gt;&lt;/pub-dates&gt;&lt;/dates&gt;&lt;isbn&gt;0891-6632&lt;/isbn&gt;&lt;urls&gt;&lt;related-urls&gt;&lt;url&gt;http://www.sciencedirect.com/science/article/pii/0891663288900190&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59]</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155</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Italy</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Duration/Albuminuria</w:t>
            </w:r>
          </w:p>
        </w:tc>
      </w:tr>
      <w:tr w:rsidR="00303B63" w:rsidRPr="008545B8" w:rsidTr="00C17CD2">
        <w:trPr>
          <w:trHeight w:val="460"/>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Nomiyama</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Nunoi</w:t>
            </w:r>
            <w:proofErr w:type="spellEnd"/>
            <w:r w:rsidRPr="008545B8">
              <w:rPr>
                <w:rFonts w:asciiTheme="majorBidi" w:eastAsia="Times New Roman" w:hAnsiTheme="majorBidi" w:cstheme="majorBidi"/>
                <w:sz w:val="22"/>
                <w:szCs w:val="22"/>
                <w:lang w:val="en-AU"/>
              </w:rPr>
              <w:t xml:space="preserve"> et al. 1991</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Nomiyama&lt;/Author&gt;&lt;Year&gt;1991&lt;/Year&gt;&lt;RecNum&gt;343&lt;/RecNum&gt;&lt;record&gt;&lt;rec-number&gt;343&lt;/rec-number&gt;&lt;foreign-keys&gt;&lt;key app="EN" db-id="atwa2tvehv0w05epdevv99t19ssax9svpzaz"&gt;343&lt;/key&gt;&lt;/foreign-keys&gt;&lt;ref-type name="Journal Article"&gt;17&lt;/ref-type&gt;&lt;contributors&gt;&lt;authors&gt;&lt;author&gt;Nomiyama, R.&lt;/author&gt;&lt;author&gt;Nunoi, K.&lt;/author&gt;&lt;author&gt;Tsutsu, N.&lt;/author&gt;&lt;author&gt;Satho, Y.&lt;/author&gt;&lt;author&gt;Yoshizumi, H.&lt;/author&gt;&lt;author&gt;Himeno, H.&lt;/author&gt;&lt;author&gt;Nakamura, Y.&lt;/author&gt;&lt;author&gt;Fujishima, M.&lt;/author&gt;&lt;/authors&gt;&lt;/contributors&gt;&lt;titles&gt;&lt;title&gt;One-day survey of albuminuria in diabetic outpatients in Fukuoka prefecture, Japan&lt;/title&gt;&lt;secondary-title&gt;Journal of Diabetic Complications&lt;/secondary-title&gt;&lt;/titles&gt;&lt;periodical&gt;&lt;full-title&gt;Journal of Diabetic Complications&lt;/full-title&gt;&lt;/periodical&gt;&lt;pages&gt;155-156&lt;/pages&gt;&lt;volume&gt;5&lt;/volume&gt;&lt;number&gt;2 -3&lt;/number&gt;&lt;dates&gt;&lt;year&gt;1991&lt;/year&gt;&lt;pub-dates&gt;&lt;date&gt;1991/9//&lt;/date&gt;&lt;/pub-dates&gt;&lt;/dates&gt;&lt;isbn&gt;0891-6632&lt;/isbn&gt;&lt;urls&gt;&lt;related-urls&gt;&lt;url&gt;http://www.sciencedirect.com/science/article/pii/089166329190054S&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60]</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992</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Japa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Duration /Albuminuria</w:t>
            </w:r>
          </w:p>
        </w:tc>
      </w:tr>
      <w:tr w:rsidR="00303B63" w:rsidRPr="008545B8" w:rsidTr="00C17CD2">
        <w:trPr>
          <w:trHeight w:val="460"/>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 xml:space="preserve">Sasaki, </w:t>
            </w:r>
            <w:proofErr w:type="spellStart"/>
            <w:r w:rsidRPr="008545B8">
              <w:rPr>
                <w:rFonts w:asciiTheme="majorBidi" w:eastAsia="Times New Roman" w:hAnsiTheme="majorBidi" w:cstheme="majorBidi"/>
                <w:sz w:val="22"/>
                <w:szCs w:val="22"/>
                <w:lang w:val="en-AU"/>
              </w:rPr>
              <w:t>Horiuchi</w:t>
            </w:r>
            <w:proofErr w:type="spellEnd"/>
            <w:r w:rsidRPr="008545B8">
              <w:rPr>
                <w:rFonts w:asciiTheme="majorBidi" w:eastAsia="Times New Roman" w:hAnsiTheme="majorBidi" w:cstheme="majorBidi"/>
                <w:sz w:val="22"/>
                <w:szCs w:val="22"/>
                <w:lang w:val="en-AU"/>
              </w:rPr>
              <w:t xml:space="preserve"> et al. 1989</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Sasaki&lt;/Author&gt;&lt;Year&gt;1989&lt;/Year&gt;&lt;RecNum&gt;336&lt;/RecNum&gt;&lt;record&gt;&lt;rec-number&gt;336&lt;/rec-number&gt;&lt;foreign-keys&gt;&lt;key app="EN" db-id="atwa2tvehv0w05epdevv99t19ssax9svpzaz"&gt;336&lt;/key&gt;&lt;/foreign-keys&gt;&lt;ref-type name="Journal Article"&gt;17&lt;/ref-type&gt;&lt;contributors&gt;&lt;authors&gt;&lt;author&gt;Sasaki, Akira&lt;/author&gt;&lt;author&gt;Horiuchi, Naruto&lt;/author&gt;&lt;author&gt;Hasagawa, Kyoichi&lt;/author&gt;&lt;author&gt;Uehara, Masuko&lt;/author&gt;&lt;/authors&gt;&lt;/contributors&gt;&lt;titles&gt;&lt;title&gt;Persistent albuminuria as an index of diabetic nephropathy in type 2 diabetic patients in Osaka, Japan. incidence, risk factors, prognosis and causes of death&lt;/title&gt;&lt;secondary-title&gt;Diabetes Research and Clinical Practice&lt;/secondary-title&gt;&lt;/titles&gt;&lt;periodical&gt;&lt;full-title&gt;Diabetes Research and Clinical Practice&lt;/full-title&gt;&lt;/periodical&gt;&lt;pages&gt;299-306&lt;/pages&gt;&lt;volume&gt;7&lt;/volume&gt;&lt;number&gt;4&lt;/number&gt;&lt;keywords&gt;&lt;keyword&gt;Diabetic nephropathy&lt;/keyword&gt;&lt;keyword&gt;Persistent albuminuria&lt;/keyword&gt;&lt;keyword&gt;Risk factor&lt;/keyword&gt;&lt;keyword&gt;Causes of death&lt;/keyword&gt;&lt;keyword&gt;Long-term observation&lt;/keyword&gt;&lt;/keywords&gt;&lt;dates&gt;&lt;year&gt;1989&lt;/year&gt;&lt;/dates&gt;&lt;isbn&gt;0168-8227&lt;/isbn&gt;&lt;urls&gt;&lt;related-urls&gt;&lt;url&gt;http://www.sciencedirect.com/science/article/pii/0168822789900193&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61]</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et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196</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0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Japa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Duration &amp; Retinopathy/Albuminuria</w:t>
            </w:r>
          </w:p>
        </w:tc>
      </w:tr>
      <w:tr w:rsidR="00303B63" w:rsidRPr="008545B8" w:rsidTr="00C17CD2">
        <w:trPr>
          <w:trHeight w:val="460"/>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Bleyer</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Sedor</w:t>
            </w:r>
            <w:proofErr w:type="spellEnd"/>
            <w:r w:rsidRPr="008545B8">
              <w:rPr>
                <w:rFonts w:asciiTheme="majorBidi" w:eastAsia="Times New Roman" w:hAnsiTheme="majorBidi" w:cstheme="majorBidi"/>
                <w:sz w:val="22"/>
                <w:szCs w:val="22"/>
                <w:lang w:val="en-AU"/>
              </w:rPr>
              <w:t xml:space="preserve"> et al. 2008</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Bleyer&lt;/Author&gt;&lt;Year&gt;2008&lt;/Year&gt;&lt;RecNum&gt;346&lt;/RecNum&gt;&lt;record&gt;&lt;rec-number&gt;346&lt;/rec-number&gt;&lt;foreign-keys&gt;&lt;key app="EN" db-id="atwa2tvehv0w05epdevv99t19ssax9svpzaz"&gt;346&lt;/key&gt;&lt;/foreign-keys&gt;&lt;ref-type name="Journal Article"&gt;17&lt;/ref-type&gt;&lt;contributors&gt;&lt;authors&gt;&lt;author&gt;Bleyer, Anthony J.&lt;/author&gt;&lt;author&gt;Sedor, John R.&lt;/author&gt;&lt;author&gt;Freedman, Barry I.&lt;/author&gt;&lt;author&gt;O&amp;apos;Brien, Alicia&lt;/author&gt;&lt;author&gt;Russell, Gregory B.&lt;/author&gt;&lt;author&gt;Graley, Joni&lt;/author&gt;&lt;author&gt;Schelling, Jeffrey R.&lt;/author&gt;&lt;/authors&gt;&lt;/contributors&gt;&lt;titles&gt;&lt;title&gt;Risk Factors for Development and Progression of Diabetic Kidney Disease and Treatment Patterns Among Diabetic Siblings of Patients With Diabetic Kidney Disease&lt;/title&gt;&lt;secondary-title&gt;American Journal of Kidney Diseases&lt;/secondary-title&gt;&lt;/titles&gt;&lt;periodical&gt;&lt;full-title&gt;American Journal of Kidney Diseases&lt;/full-title&gt;&lt;/periodical&gt;&lt;pages&gt;29-37&lt;/pages&gt;&lt;volume&gt;51&lt;/volume&gt;&lt;number&gt;1&lt;/number&gt;&lt;keywords&gt;&lt;keyword&gt;Diabetes&lt;/keyword&gt;&lt;keyword&gt;diabetic nephropathy&lt;/keyword&gt;&lt;keyword&gt;epidemiology&lt;/keyword&gt;&lt;keyword&gt;genetics&lt;/keyword&gt;&lt;keyword&gt;prevention&lt;/keyword&gt;&lt;/keywords&gt;&lt;dates&gt;&lt;year&gt;2008&lt;/year&gt;&lt;/dates&gt;&lt;isbn&gt;0272-6386&lt;/isbn&gt;&lt;urls&gt;&lt;related-urls&gt;&lt;url&gt;http://www.sciencedirect.com/science/article/pii/S0272638607013704&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62]</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96</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US</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Duration /Albuminuria</w:t>
            </w:r>
          </w:p>
        </w:tc>
      </w:tr>
      <w:tr w:rsidR="00303B63" w:rsidRPr="008545B8" w:rsidTr="00C17CD2">
        <w:trPr>
          <w:trHeight w:val="460"/>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Agardh</w:t>
            </w:r>
            <w:proofErr w:type="spellEnd"/>
            <w:r w:rsidRPr="008545B8">
              <w:rPr>
                <w:rFonts w:asciiTheme="majorBidi" w:eastAsia="Times New Roman" w:hAnsiTheme="majorBidi" w:cstheme="majorBidi"/>
                <w:sz w:val="22"/>
                <w:szCs w:val="22"/>
                <w:lang w:val="en-AU"/>
              </w:rPr>
              <w:t xml:space="preserve">, </w:t>
            </w:r>
            <w:proofErr w:type="spellStart"/>
            <w:r w:rsidRPr="008545B8">
              <w:rPr>
                <w:rFonts w:asciiTheme="majorBidi" w:eastAsia="Times New Roman" w:hAnsiTheme="majorBidi" w:cstheme="majorBidi"/>
                <w:sz w:val="22"/>
                <w:szCs w:val="22"/>
                <w:lang w:val="en-AU"/>
              </w:rPr>
              <w:t>Agardh</w:t>
            </w:r>
            <w:proofErr w:type="spellEnd"/>
            <w:r w:rsidRPr="008545B8">
              <w:rPr>
                <w:rFonts w:asciiTheme="majorBidi" w:eastAsia="Times New Roman" w:hAnsiTheme="majorBidi" w:cstheme="majorBidi"/>
                <w:sz w:val="22"/>
                <w:szCs w:val="22"/>
                <w:lang w:val="en-AU"/>
              </w:rPr>
              <w:t xml:space="preserve"> et al. 1997</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Agardh&lt;/Author&gt;&lt;Year&gt;1997&lt;/Year&gt;&lt;RecNum&gt;345&lt;/RecNum&gt;&lt;record&gt;&lt;rec-number&gt;345&lt;/rec-number&gt;&lt;foreign-keys&gt;&lt;key app="EN" db-id="atwa2tvehv0w05epdevv99t19ssax9svpzaz"&gt;345&lt;/key&gt;&lt;/foreign-keys&gt;&lt;ref-type name="Journal Article"&gt;17&lt;/ref-type&gt;&lt;contributors&gt;&lt;authors&gt;&lt;author&gt;Agardh, Carl David&lt;/author&gt;&lt;author&gt;Agardh, Elisabet&lt;/author&gt;&lt;author&gt;Torffvit, Ole&lt;/author&gt;&lt;/authors&gt;&lt;/contributors&gt;&lt;titles&gt;&lt;title&gt;The association between retinopathy, nephropathy, cardiovascular disease and long-term metabolic control in type 1 diabetes mellitus: a 5 year follow-up study of 442 adult patients in routine care&lt;/title&gt;&lt;secondary-title&gt;Diabetes Research and Clinical Practice&lt;/secondary-title&gt;&lt;/titles&gt;&lt;periodical&gt;&lt;full-title&gt;Diabetes Research and Clinical Practice&lt;/full-title&gt;&lt;/periodical&gt;&lt;pages&gt;113-121&lt;/pages&gt;&lt;volume&gt;35&lt;/volume&gt;&lt;number&gt;2â€“3&lt;/number&gt;&lt;keywords&gt;&lt;keyword&gt;Albuminuria&lt;/keyword&gt;&lt;keyword&gt;Morbidity&lt;/keyword&gt;&lt;keyword&gt;Mortality&lt;/keyword&gt;&lt;keyword&gt;Retinopathy&lt;/keyword&gt;&lt;keyword&gt;Nephropathy&lt;/keyword&gt;&lt;keyword&gt;Type 1 diabetes mellitus&lt;/keyword&gt;&lt;/keywords&gt;&lt;dates&gt;&lt;year&gt;1997&lt;/year&gt;&lt;/dates&gt;&lt;isbn&gt;0168-8227&lt;/isbn&gt;&lt;urls&gt;&lt;related-urls&gt;&lt;url&gt;http://www.sciencedirect.com/science/article/pii/S0168822797013867&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63]</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P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442</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5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Sweden</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Albuminuria &amp; Blood pressure /Albuminuria &amp; Retinopathy</w:t>
            </w:r>
          </w:p>
        </w:tc>
      </w:tr>
      <w:tr w:rsidR="00303B63" w:rsidRPr="008545B8" w:rsidTr="00C17CD2">
        <w:trPr>
          <w:trHeight w:val="460"/>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proofErr w:type="spellStart"/>
            <w:r w:rsidRPr="008545B8">
              <w:rPr>
                <w:rFonts w:asciiTheme="majorBidi" w:eastAsia="Times New Roman" w:hAnsiTheme="majorBidi" w:cstheme="majorBidi"/>
                <w:sz w:val="22"/>
                <w:szCs w:val="22"/>
                <w:lang w:val="en-AU"/>
              </w:rPr>
              <w:t>Kalk</w:t>
            </w:r>
            <w:proofErr w:type="spellEnd"/>
            <w:r w:rsidRPr="008545B8">
              <w:rPr>
                <w:rFonts w:asciiTheme="majorBidi" w:eastAsia="Times New Roman" w:hAnsiTheme="majorBidi" w:cstheme="majorBidi"/>
                <w:sz w:val="22"/>
                <w:szCs w:val="22"/>
                <w:lang w:val="en-AU"/>
              </w:rPr>
              <w:t>, Osler et al. 1990</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Kalk&lt;/Author&gt;&lt;Year&gt;1990&lt;/Year&gt;&lt;RecNum&gt;340&lt;/RecNum&gt;&lt;record&gt;&lt;rec-number&gt;340&lt;/rec-number&gt;&lt;foreign-keys&gt;&lt;key app="EN" db-id="atwa2tvehv0w05epdevv99t19ssax9svpzaz"&gt;340&lt;/key&gt;&lt;/foreign-keys&gt;&lt;ref-type name="Journal Article"&gt;17&lt;/ref-type&gt;&lt;contributors&gt;&lt;authors&gt;&lt;author&gt;Kalk, W. John&lt;/author&gt;&lt;author&gt;Osler, Colleen&lt;/author&gt;&lt;author&gt;Taylor, Diana&lt;/author&gt;&lt;author&gt;Panz, Vanessa R.&lt;/author&gt;&lt;author&gt;Esse, Jan D.&lt;/author&gt;&lt;author&gt;Reinach, Stephanus G.&lt;/author&gt;&lt;/authors&gt;&lt;/contributors&gt;&lt;titles&gt;&lt;title&gt;The prevalence of micro-albuminuria and glomerular hyperfiltration in young patients with IDDM&lt;/title&gt;&lt;secondary-title&gt;Diabetes Research and Clinical Practice&lt;/secondary-title&gt;&lt;/titles&gt;&lt;periodical&gt;&lt;full-title&gt;Diabetes Research and Clinical Practice&lt;/full-title&gt;&lt;/periodical&gt;&lt;pages&gt;145-153&lt;/pages&gt;&lt;volume&gt;8&lt;/volume&gt;&lt;number&gt;2&lt;/number&gt;&lt;keywords&gt;&lt;keyword&gt;Insulin-dependent diabetes&lt;/keyword&gt;&lt;keyword&gt;Micro-albuminuria&lt;/keyword&gt;&lt;keyword&gt;Glomerular filtration rate&lt;/keyword&gt;&lt;keyword&gt;Diabetic nephropathy&lt;/keyword&gt;&lt;/keywords&gt;&lt;dates&gt;&lt;year&gt;1990&lt;/year&gt;&lt;/dates&gt;&lt;isbn&gt;0168-8227&lt;/isbn&gt;&lt;urls&gt;&lt;related-urls&gt;&lt;url&gt;http://www.sciencedirect.com/science/article/pii/016882279090025O&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64]</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27</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S. Africa</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Duration /Albuminuria</w:t>
            </w:r>
          </w:p>
        </w:tc>
      </w:tr>
      <w:tr w:rsidR="00303B63" w:rsidRPr="008545B8" w:rsidTr="00C17CD2">
        <w:trPr>
          <w:trHeight w:val="460"/>
          <w:jc w:val="center"/>
        </w:trPr>
        <w:tc>
          <w:tcPr>
            <w:tcW w:w="2736" w:type="dxa"/>
            <w:tcBorders>
              <w:left w:val="single" w:sz="12" w:space="0" w:color="auto"/>
              <w:right w:val="single" w:sz="12" w:space="0" w:color="auto"/>
            </w:tcBorders>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Giordano, Amato et al. 2011</w:t>
            </w:r>
            <w:r w:rsidRPr="008545B8">
              <w:rPr>
                <w:rFonts w:asciiTheme="majorBidi" w:eastAsia="Times New Roman" w:hAnsiTheme="majorBidi" w:cstheme="majorBidi"/>
                <w:sz w:val="22"/>
                <w:szCs w:val="22"/>
                <w:lang w:val="en-AU"/>
              </w:rPr>
              <w:cr/>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Giordano&lt;/Author&gt;&lt;Year&gt;2011&lt;/Year&gt;&lt;RecNum&gt;355&lt;/RecNum&gt;&lt;record&gt;&lt;rec-number&gt;355&lt;/rec-number&gt;&lt;foreign-keys&gt;&lt;key app="EN" db-id="atwa2tvehv0w05epdevv99t19ssax9svpzaz"&gt;355&lt;/key&gt;&lt;/foreign-keys&gt;&lt;ref-type name="Journal Article"&gt;17&lt;/ref-type&gt;&lt;contributors&gt;&lt;authors&gt;&lt;author&gt;Giordano, Carla&lt;/author&gt;&lt;author&gt;Amato, Marco Calogero&lt;/author&gt;&lt;author&gt;Ciresi, Alessandro&lt;/author&gt;&lt;author&gt;Citarrella, Roberto&lt;/author&gt;&lt;author&gt;Mantione, Lucilla&lt;/author&gt;&lt;author&gt;Accidenti, Maria&lt;/author&gt;&lt;author&gt;PantÃ², Felicia&lt;/author&gt;&lt;author&gt;Guarnotta, Valentina&lt;/author&gt;&lt;author&gt;Allotta, Maria Luisa&lt;/author&gt;&lt;author&gt;Criscimanna, Angela&lt;/author&gt;&lt;author&gt;Galluzzo, Aldo&lt;/author&gt;&lt;/authors&gt;&lt;/contributors&gt;&lt;titles&gt;&lt;title&gt;Predictors of microvascular complications in type 1 diabetic patients at onset: The role of metabolic memory&lt;/title&gt;&lt;secondary-title&gt;European Journal of Internal Medicine&lt;/secondary-title&gt;&lt;/titles&gt;&lt;periodical&gt;&lt;full-title&gt;European Journal of Internal Medicine&lt;/full-title&gt;&lt;/periodical&gt;&lt;pages&gt;266-274&lt;/pages&gt;&lt;volume&gt;22&lt;/volume&gt;&lt;number&gt;3&lt;/number&gt;&lt;keywords&gt;&lt;keyword&gt;Type 1 diabetes&lt;/keyword&gt;&lt;keyword&gt;Metabolic memory&lt;/keyword&gt;&lt;keyword&gt;HbA1c levels&lt;/keyword&gt;&lt;keyword&gt;Nephropathy&lt;/keyword&gt;&lt;keyword&gt;Retinopathy&lt;/keyword&gt;&lt;keyword&gt;Microalbuminuria&lt;/keyword&gt;&lt;/keywords&gt;&lt;dates&gt;&lt;year&gt;2011&lt;/year&gt;&lt;/dates&gt;&lt;isbn&gt;0953-6205&lt;/isbn&gt;&lt;urls&gt;&lt;related-urls&gt;&lt;url&gt;http://www.sciencedirect.com/science/article/pii/S0953620511000409&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65]</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etrospective study</w:t>
            </w:r>
          </w:p>
        </w:tc>
        <w:tc>
          <w:tcPr>
            <w:tcW w:w="1293"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376</w:t>
            </w:r>
          </w:p>
        </w:tc>
        <w:tc>
          <w:tcPr>
            <w:tcW w:w="1204"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10.93 years</w:t>
            </w:r>
          </w:p>
        </w:tc>
        <w:tc>
          <w:tcPr>
            <w:tcW w:w="1112"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Italy</w:t>
            </w:r>
          </w:p>
        </w:tc>
        <w:tc>
          <w:tcPr>
            <w:tcW w:w="2736" w:type="dxa"/>
            <w:tcBorders>
              <w:left w:val="single" w:sz="12" w:space="0" w:color="auto"/>
              <w:right w:val="single" w:sz="12" w:space="0" w:color="auto"/>
            </w:tcBorders>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Duration /Albuminuria &amp; Retinopathy</w:t>
            </w:r>
          </w:p>
        </w:tc>
      </w:tr>
      <w:tr w:rsidR="00303B63" w:rsidRPr="008545B8" w:rsidTr="00C17CD2">
        <w:trPr>
          <w:trHeight w:val="460"/>
          <w:jc w:val="center"/>
        </w:trPr>
        <w:tc>
          <w:tcPr>
            <w:tcW w:w="2736" w:type="dxa"/>
            <w:tcBorders>
              <w:left w:val="single" w:sz="12" w:space="0" w:color="auto"/>
              <w:right w:val="single" w:sz="12" w:space="0" w:color="auto"/>
            </w:tcBorders>
            <w:shd w:val="clear" w:color="auto" w:fill="auto"/>
            <w:vAlign w:val="center"/>
          </w:tcPr>
          <w:p w:rsidR="00303B63" w:rsidRPr="008545B8" w:rsidRDefault="00303B63" w:rsidP="00C17CD2">
            <w:pPr>
              <w:spacing w:line="240" w:lineRule="auto"/>
              <w:rPr>
                <w:rFonts w:asciiTheme="majorBidi" w:eastAsia="Times New Roman" w:hAnsiTheme="majorBidi" w:cstheme="majorBidi"/>
                <w:sz w:val="22"/>
                <w:szCs w:val="22"/>
                <w:lang w:val="en-AU"/>
              </w:rPr>
            </w:pPr>
            <w:proofErr w:type="spellStart"/>
            <w:r w:rsidRPr="008545B8">
              <w:rPr>
                <w:rFonts w:asciiTheme="majorBidi" w:eastAsia="Times New Roman" w:hAnsiTheme="majorBidi" w:cstheme="majorBidi"/>
                <w:sz w:val="22"/>
                <w:szCs w:val="22"/>
                <w:lang w:val="en-AU"/>
              </w:rPr>
              <w:t>Lunetta</w:t>
            </w:r>
            <w:proofErr w:type="spellEnd"/>
            <w:r w:rsidRPr="008545B8">
              <w:rPr>
                <w:rFonts w:asciiTheme="majorBidi" w:eastAsia="Times New Roman" w:hAnsiTheme="majorBidi" w:cstheme="majorBidi"/>
                <w:sz w:val="22"/>
                <w:szCs w:val="22"/>
                <w:lang w:val="en-AU"/>
              </w:rPr>
              <w:t xml:space="preserve">, M., et al. 1998  </w:t>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Lunetta&lt;/Author&gt;&lt;Year&gt;1998&lt;/Year&gt;&lt;RecNum&gt;299&lt;/RecNum&gt;&lt;record&gt;&lt;rec-number&gt;299&lt;/rec-number&gt;&lt;foreign-keys&gt;&lt;key app="EN" db-id="atwa2tvehv0w05epdevv99t19ssax9svpzaz"&gt;299&lt;/key&gt;&lt;/foreign-keys&gt;&lt;ref-type name="Journal Article"&gt;17&lt;/ref-type&gt;&lt;contributors&gt;&lt;authors&gt;&lt;author&gt;Lunetta, Michele&lt;/author&gt;&lt;author&gt;Infantone, Lorena&lt;/author&gt;&lt;author&gt;Calogero, Aldo E.&lt;/author&gt;&lt;author&gt;Infantone, Enrico&lt;/author&gt;&lt;/authors&gt;&lt;/contributors&gt;&lt;titles&gt;&lt;title&gt;Increased urinary albumin excretion is a marker of risk for retinopathy and coronary heart disease in patients with type 2 diabetes mellitus&lt;/title&gt;&lt;secondary-title&gt;Diabetes Research and Clinical Practice&lt;/secondary-title&gt;&lt;/titles&gt;&lt;periodical&gt;&lt;full-title&gt;Diabetes Research and Clinical Practice&lt;/full-title&gt;&lt;/periodical&gt;&lt;pages&gt;45-51&lt;/pages&gt;&lt;volume&gt;40&lt;/volume&gt;&lt;number&gt;1&lt;/number&gt;&lt;keywords&gt;&lt;keyword&gt;Diabetes mellitus type 2&lt;/keyword&gt;&lt;keyword&gt;Urinary albumin excretion&lt;/keyword&gt;&lt;keyword&gt;Coronary heart disease&lt;/keyword&gt;&lt;keyword&gt;Diabetic retinopathy&lt;/keyword&gt;&lt;/keywords&gt;&lt;dates&gt;&lt;year&gt;1998&lt;/year&gt;&lt;/dates&gt;&lt;isbn&gt;0168-8227&lt;/isbn&gt;&lt;urls&gt;&lt;related-urls&gt;&lt;url&gt;http://www.sciencedirect.com/science/article/pii/S0168822798000242&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66]</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shd w:val="clear" w:color="auto" w:fill="auto"/>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Cross sectional</w:t>
            </w:r>
          </w:p>
        </w:tc>
        <w:tc>
          <w:tcPr>
            <w:tcW w:w="1293" w:type="dxa"/>
            <w:tcBorders>
              <w:left w:val="single" w:sz="12" w:space="0" w:color="auto"/>
              <w:right w:val="single" w:sz="12" w:space="0" w:color="auto"/>
            </w:tcBorders>
            <w:shd w:val="clear" w:color="auto" w:fill="auto"/>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320</w:t>
            </w:r>
          </w:p>
        </w:tc>
        <w:tc>
          <w:tcPr>
            <w:tcW w:w="1204" w:type="dxa"/>
            <w:tcBorders>
              <w:left w:val="single" w:sz="12" w:space="0" w:color="auto"/>
              <w:right w:val="single" w:sz="12" w:space="0" w:color="auto"/>
            </w:tcBorders>
            <w:shd w:val="clear" w:color="auto" w:fill="auto"/>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w:t>
            </w:r>
          </w:p>
        </w:tc>
        <w:tc>
          <w:tcPr>
            <w:tcW w:w="1112" w:type="dxa"/>
            <w:tcBorders>
              <w:left w:val="single" w:sz="12" w:space="0" w:color="auto"/>
              <w:right w:val="single" w:sz="12" w:space="0" w:color="auto"/>
            </w:tcBorders>
            <w:shd w:val="clear" w:color="auto" w:fill="auto"/>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Italy</w:t>
            </w:r>
          </w:p>
        </w:tc>
        <w:tc>
          <w:tcPr>
            <w:tcW w:w="2736" w:type="dxa"/>
            <w:tcBorders>
              <w:left w:val="single" w:sz="12" w:space="0" w:color="auto"/>
              <w:right w:val="single" w:sz="12" w:space="0" w:color="auto"/>
            </w:tcBorders>
            <w:shd w:val="clear" w:color="auto" w:fill="auto"/>
            <w:vAlign w:val="center"/>
          </w:tcPr>
          <w:p w:rsidR="00303B63" w:rsidRPr="008545B8" w:rsidRDefault="00303B63" w:rsidP="00C17CD2">
            <w:pPr>
              <w:spacing w:line="240" w:lineRule="auto"/>
              <w:jc w:val="center"/>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t>Blood pressure &amp; Retinopathy/Albuminuria</w:t>
            </w:r>
          </w:p>
        </w:tc>
      </w:tr>
      <w:tr w:rsidR="00303B63" w:rsidRPr="008545B8" w:rsidTr="00C17CD2">
        <w:trPr>
          <w:trHeight w:val="460"/>
          <w:jc w:val="center"/>
        </w:trPr>
        <w:tc>
          <w:tcPr>
            <w:tcW w:w="2736" w:type="dxa"/>
            <w:tcBorders>
              <w:left w:val="single" w:sz="12" w:space="0" w:color="auto"/>
              <w:right w:val="single" w:sz="12" w:space="0" w:color="auto"/>
            </w:tcBorders>
            <w:shd w:val="clear" w:color="auto" w:fill="auto"/>
            <w:vAlign w:val="center"/>
          </w:tcPr>
          <w:p w:rsidR="00303B63" w:rsidRPr="008545B8" w:rsidRDefault="00303B63" w:rsidP="00C17CD2">
            <w:pPr>
              <w:spacing w:line="240" w:lineRule="auto"/>
              <w:rPr>
                <w:rFonts w:asciiTheme="majorBidi" w:eastAsia="Times New Roman" w:hAnsiTheme="majorBidi" w:cstheme="majorBidi"/>
                <w:sz w:val="24"/>
                <w:szCs w:val="24"/>
                <w:lang w:val="en-AU"/>
              </w:rPr>
            </w:pPr>
            <w:r w:rsidRPr="008545B8">
              <w:rPr>
                <w:rFonts w:asciiTheme="majorBidi" w:eastAsia="Times New Roman" w:hAnsiTheme="majorBidi" w:cstheme="majorBidi"/>
                <w:sz w:val="22"/>
                <w:szCs w:val="22"/>
                <w:lang w:val="en-AU"/>
              </w:rPr>
              <w:lastRenderedPageBreak/>
              <w:t xml:space="preserve">Miki, E. and M. Kikuchi 1994   </w:t>
            </w:r>
            <w:r w:rsidR="00F556EC" w:rsidRPr="008545B8">
              <w:rPr>
                <w:rFonts w:asciiTheme="majorBidi" w:eastAsia="Times New Roman" w:hAnsiTheme="majorBidi" w:cstheme="majorBidi"/>
                <w:sz w:val="22"/>
                <w:szCs w:val="22"/>
                <w:lang w:val="en-AU"/>
              </w:rPr>
              <w:fldChar w:fldCharType="begin"/>
            </w:r>
            <w:r w:rsidRPr="008545B8">
              <w:rPr>
                <w:rFonts w:asciiTheme="majorBidi" w:eastAsia="Times New Roman" w:hAnsiTheme="majorBidi" w:cstheme="majorBidi"/>
                <w:sz w:val="22"/>
                <w:szCs w:val="22"/>
                <w:lang w:val="en-AU"/>
              </w:rPr>
              <w:instrText xml:space="preserve"> ADDIN EN.CITE &lt;EndNote&gt;&lt;Cite&gt;&lt;Author&gt;Miki&lt;/Author&gt;&lt;Year&gt;1994&lt;/Year&gt;&lt;RecNum&gt;314&lt;/RecNum&gt;&lt;record&gt;&lt;rec-number&gt;314&lt;/rec-number&gt;&lt;foreign-keys&gt;&lt;key app="EN" db-id="atwa2tvehv0w05epdevv99t19ssax9svpzaz"&gt;314&lt;/key&gt;&lt;/foreign-keys&gt;&lt;ref-type name="Journal Article"&gt;17&lt;/ref-type&gt;&lt;contributors&gt;&lt;authors&gt;&lt;author&gt;Miki, Eishi&lt;/author&gt;&lt;author&gt;Kikuchi, Masatoshi&lt;/author&gt;&lt;/authors&gt;&lt;/contributors&gt;&lt;titles&gt;&lt;title&gt;Diabetic retinopathy and control of diabetes with special reference to blood glucose levels&lt;/title&gt;&lt;secondary-title&gt;Diabetes Research and Clinical Practice&lt;/secondary-title&gt;&lt;/titles&gt;&lt;periodical&gt;&lt;full-title&gt;Diabetes Research and Clinical Practice&lt;/full-title&gt;&lt;/periodical&gt;&lt;pages&gt;S177-S189&lt;/pages&gt;&lt;volume&gt;24, Supplement&lt;/volume&gt;&lt;number&gt;0&lt;/number&gt;&lt;keywords&gt;&lt;keyword&gt;Retinopathy&lt;/keyword&gt;&lt;keyword&gt;Blood glucose control&lt;/keyword&gt;&lt;keyword&gt;Prospective follow-up&lt;/keyword&gt;&lt;keyword&gt;Poisson regression&lt;/keyword&gt;&lt;keyword&gt;Fluorescein angiography&lt;/keyword&gt;&lt;/keywords&gt;&lt;dates&gt;&lt;year&gt;1994&lt;/year&gt;&lt;/dates&gt;&lt;isbn&gt;0168-8227&lt;/isbn&gt;&lt;urls&gt;&lt;related-urls&gt;&lt;url&gt;http://www.sciencedirect.com/science/article/pii/016882279490247X&lt;/url&gt;&lt;/related-urls&gt;&lt;/urls&gt;&lt;/record&gt;&lt;/Cite&gt;&lt;/EndNote&gt;</w:instrText>
            </w:r>
            <w:r w:rsidR="00F556EC" w:rsidRPr="008545B8">
              <w:rPr>
                <w:rFonts w:asciiTheme="majorBidi" w:eastAsia="Times New Roman" w:hAnsiTheme="majorBidi" w:cstheme="majorBidi"/>
                <w:sz w:val="22"/>
                <w:szCs w:val="22"/>
                <w:lang w:val="en-AU"/>
              </w:rPr>
              <w:fldChar w:fldCharType="separate"/>
            </w:r>
            <w:r w:rsidRPr="008545B8">
              <w:rPr>
                <w:rFonts w:asciiTheme="majorBidi" w:eastAsia="Times New Roman" w:hAnsiTheme="majorBidi" w:cstheme="majorBidi"/>
                <w:sz w:val="22"/>
                <w:szCs w:val="22"/>
                <w:lang w:val="en-AU"/>
              </w:rPr>
              <w:t>[67]</w:t>
            </w:r>
            <w:r w:rsidR="00F556EC" w:rsidRPr="008545B8">
              <w:rPr>
                <w:rFonts w:asciiTheme="majorBidi" w:eastAsia="Times New Roman" w:hAnsiTheme="majorBidi" w:cstheme="majorBidi"/>
                <w:sz w:val="22"/>
                <w:szCs w:val="22"/>
                <w:lang w:val="en-AU"/>
              </w:rPr>
              <w:fldChar w:fldCharType="end"/>
            </w:r>
          </w:p>
        </w:tc>
        <w:tc>
          <w:tcPr>
            <w:tcW w:w="1643" w:type="dxa"/>
            <w:tcBorders>
              <w:left w:val="single" w:sz="12" w:space="0" w:color="auto"/>
              <w:right w:val="single" w:sz="12" w:space="0" w:color="auto"/>
            </w:tcBorders>
            <w:shd w:val="clear" w:color="auto" w:fill="auto"/>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Retrospective study</w:t>
            </w:r>
          </w:p>
        </w:tc>
        <w:tc>
          <w:tcPr>
            <w:tcW w:w="1293" w:type="dxa"/>
            <w:tcBorders>
              <w:left w:val="single" w:sz="12" w:space="0" w:color="auto"/>
              <w:right w:val="single" w:sz="12" w:space="0" w:color="auto"/>
            </w:tcBorders>
            <w:shd w:val="clear" w:color="auto" w:fill="auto"/>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000</w:t>
            </w:r>
          </w:p>
        </w:tc>
        <w:tc>
          <w:tcPr>
            <w:tcW w:w="1204" w:type="dxa"/>
            <w:tcBorders>
              <w:left w:val="single" w:sz="12" w:space="0" w:color="auto"/>
              <w:right w:val="single" w:sz="12" w:space="0" w:color="auto"/>
            </w:tcBorders>
            <w:shd w:val="clear" w:color="auto" w:fill="auto"/>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28</w:t>
            </w:r>
          </w:p>
        </w:tc>
        <w:tc>
          <w:tcPr>
            <w:tcW w:w="1112" w:type="dxa"/>
            <w:tcBorders>
              <w:left w:val="single" w:sz="12" w:space="0" w:color="auto"/>
              <w:right w:val="single" w:sz="12" w:space="0" w:color="auto"/>
            </w:tcBorders>
            <w:shd w:val="clear" w:color="auto" w:fill="auto"/>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Japan</w:t>
            </w:r>
          </w:p>
        </w:tc>
        <w:tc>
          <w:tcPr>
            <w:tcW w:w="2736" w:type="dxa"/>
            <w:tcBorders>
              <w:left w:val="single" w:sz="12" w:space="0" w:color="auto"/>
              <w:right w:val="single" w:sz="12" w:space="0" w:color="auto"/>
            </w:tcBorders>
            <w:shd w:val="clear" w:color="auto" w:fill="auto"/>
            <w:vAlign w:val="center"/>
          </w:tcPr>
          <w:p w:rsidR="00303B63" w:rsidRPr="008545B8" w:rsidRDefault="00303B63" w:rsidP="00C17CD2">
            <w:pPr>
              <w:spacing w:line="240" w:lineRule="auto"/>
              <w:jc w:val="center"/>
              <w:rPr>
                <w:rFonts w:asciiTheme="majorBidi" w:eastAsia="Times New Roman" w:hAnsiTheme="majorBidi" w:cstheme="majorBidi"/>
                <w:sz w:val="22"/>
                <w:szCs w:val="22"/>
                <w:lang w:val="en-AU"/>
              </w:rPr>
            </w:pPr>
            <w:r w:rsidRPr="008545B8">
              <w:rPr>
                <w:rFonts w:asciiTheme="majorBidi" w:eastAsia="Times New Roman" w:hAnsiTheme="majorBidi" w:cstheme="majorBidi"/>
                <w:sz w:val="22"/>
                <w:szCs w:val="22"/>
                <w:lang w:val="en-AU"/>
              </w:rPr>
              <w:t>HbA1c &amp; Blood pressure &amp; Duration/Retinopathy</w:t>
            </w:r>
          </w:p>
        </w:tc>
      </w:tr>
    </w:tbl>
    <w:p w:rsidR="00303B63" w:rsidRPr="008545B8" w:rsidRDefault="00303B63" w:rsidP="00303B63">
      <w:pPr>
        <w:spacing w:before="240" w:after="240" w:line="240" w:lineRule="auto"/>
        <w:jc w:val="center"/>
        <w:outlineLvl w:val="0"/>
        <w:rPr>
          <w:rFonts w:asciiTheme="majorBidi" w:eastAsia="Times New Roman" w:hAnsiTheme="majorBidi" w:cstheme="majorBidi"/>
          <w:b/>
          <w:caps/>
          <w:sz w:val="24"/>
          <w:szCs w:val="24"/>
          <w:lang w:val="en-AU"/>
        </w:rPr>
      </w:pPr>
      <w:r w:rsidRPr="008545B8">
        <w:rPr>
          <w:rFonts w:asciiTheme="majorBidi" w:eastAsia="Times New Roman" w:hAnsiTheme="majorBidi" w:cstheme="majorBidi"/>
          <w:b/>
          <w:caps/>
          <w:noProof/>
          <w:sz w:val="24"/>
          <w:szCs w:val="24"/>
          <w:lang w:val="en-AU"/>
        </w:rPr>
        <w:br w:type="page"/>
      </w:r>
      <w:r w:rsidRPr="008545B8">
        <w:rPr>
          <w:rFonts w:asciiTheme="majorBidi" w:eastAsia="Times New Roman" w:hAnsiTheme="majorBidi" w:cstheme="majorBidi"/>
          <w:b/>
          <w:caps/>
          <w:sz w:val="24"/>
          <w:szCs w:val="24"/>
          <w:lang w:val="en-AU"/>
        </w:rPr>
        <w:lastRenderedPageBreak/>
        <w:t>REFERENCES</w:t>
      </w:r>
    </w:p>
    <w:p w:rsidR="00303B63" w:rsidRPr="008545B8" w:rsidRDefault="00F556EC"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 w:val="24"/>
          <w:szCs w:val="24"/>
          <w:lang w:val="en-AU"/>
        </w:rPr>
        <w:fldChar w:fldCharType="begin"/>
      </w:r>
      <w:r w:rsidR="00303B63" w:rsidRPr="008545B8">
        <w:rPr>
          <w:rFonts w:asciiTheme="majorBidi" w:eastAsia="Times New Roman" w:hAnsiTheme="majorBidi" w:cstheme="majorBidi"/>
          <w:sz w:val="24"/>
          <w:szCs w:val="24"/>
          <w:lang w:val="en-AU"/>
        </w:rPr>
        <w:instrText xml:space="preserve"> ADDIN EN.REFLIST </w:instrText>
      </w:r>
      <w:r w:rsidRPr="008545B8">
        <w:rPr>
          <w:rFonts w:asciiTheme="majorBidi" w:eastAsia="Times New Roman" w:hAnsiTheme="majorBidi" w:cstheme="majorBidi"/>
          <w:sz w:val="24"/>
          <w:szCs w:val="24"/>
          <w:lang w:val="en-AU"/>
        </w:rPr>
        <w:fldChar w:fldCharType="separate"/>
      </w:r>
      <w:r w:rsidR="00303B63" w:rsidRPr="008545B8">
        <w:rPr>
          <w:rFonts w:asciiTheme="majorBidi" w:eastAsia="Times New Roman" w:hAnsiTheme="majorBidi" w:cstheme="majorBidi"/>
          <w:szCs w:val="24"/>
          <w:lang w:val="en-AU"/>
        </w:rPr>
        <w:t>References</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1. Brownlee M, Aiello L P, Cooper M E, Vinik A I, Nesto R W, Boulton A J M (2011) Complications of diabetes mellitus. Williams textbook of endocrinology / shlomo melmed  [et al]. 12th ed. Philadelphia: Elsevier/Saunders.</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2. DCCT (1993) The effect of intensive treatment of diabetes on the development and progression of long-term complications in insulin-dependent diabetes mellitus. New England Journal of Medicine 329: 977.</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3. Klein R, Klein B E, Moss S E, Davis M D, DeMets D L (1984) The wisconsin epidemiologic study of diabetic retinopathy. Ii. Prevalence and risk of diabetic retinopathy when age at diagnosis is less than 30 years. Arch Ophthalmol 102: 520.</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4. DCCT (2000) Retinopathy and nephropathy in patients with type 1 diabetes four years after a trial of intensive therapy. New England Journal of Medicine 342: 381.</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5. DCCT (1995) The relationship of glycemic exposure (hba1c) to the risk of development and progression of retinopathy in the diabetes control and complications trial. Diabetes 44: 968.</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6. UKPDS (1998) Intensive blood-glucose control with sulphonylureas or insulin compared with conventional treatment and risk of complications in patients with type 2 diabetes (ukpds 33). The Lancet 352: 837(17).</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7. Chase H P, Jackson W E, Hoops S L, Cockerham R S, Archer P G, O'Brien D (1989) Glucose control and the renal and retinal complications of insulin-dependent diabetes. JAMA, The Journal of the American Medical Association 261: p1155(6).</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8. Krolewski A S, Canessa M, Warram J H, Laffel L M, Christlieb A R, Knowler W C, et al. (1988) Predisposition to hypertension and susceptibility to renal disease in insulin-dependent diabetes mellitus. N Engl J Med 318: 140.</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9. Krolewski A S, Warram J H, Rand L I, Christlieb A R, Busick E J, Kahn C R (1986) Risk of proliferative diabetic retinopathy in juvenile-onset type i diabetes: A 40-yr follow-up study. Diabetes Care 9: 443.</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10. Klein B E, Moss S E, Klein R (1990) Is menarche associated with diabetic retinopathy? Diabetes Care 13: 1034.</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11. Kostraba J N, Klein R, Dorman J S, Becker D J, Drash A L, Maser R E, et al. (1991) The epidemiology of diabetes complications study. Iv. Correlates of diabetic background and proliferative retinopathy. Am J Epidemiol 133: 381.</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12. Klein B E, Moss S E, Klein R (1990) Effect of pregnancy on progression of diabetic retinopathy. Diabetes Care 13: 34.</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13. Al-Futaisi A, Al-Zakwani I, Almahrezi A, Al-Hajri R, Al-Hashmi L, Al-Muniri A, et al. (2006) Prevalence and predictors of microalbuminuria in patients with type 2 diabetes mellitus: A cross-sectional observational study in oman. Diabetes Research and Clinical Practice 72: 212.</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lastRenderedPageBreak/>
        <w:t>14. Thai Multicenter Research Group on Diabetes Mellitus (1994) Vascular complications in non-insulin dependent diabetics in thailand. Diabetes Research and Clinical Practice 25: 61.</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15. UKPDS (1998) Tight blood pressure control and risk of macrovascular and microvascular complications in type 2 diabetes: Ukpds 38. Uk prospective diabetes study group. BMJ 317: 703.</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16. Kullberg C E, Arnqvist H J (1993) Elevated long-term glycated haemoglobin precedes proliferative retinopathy and nephropathy in type 1 (insulin-dependent) diabetic patients. Diabetologia 36: 961.</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17. Krolewski A S, Laffel L M B, Krolewski M, Quinn M, Warram J H (1995) Glycosylated hemoglobin and the risk of microalbuminuria in patients with insulin-dependent diabetes mellitus. New England Journal of Medicine 332: 1251.</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18. Savage S, Estacio R O, Jeffers B, Schrier R W (1996) Urinary albumin excretion as a predictor of diabetic retinopathy, neuropathy, and cardiovasculary disease in niddm. Diabetes Care 19: 1243.</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19. Fujisawa T, Ikegami H, Yamato E, Kawaguchi Y, Ueda H, Shintani M, et al. (1999) Association of plasma fibrinogen level and blood pressure with diabetic retinopathy, and renal complications associated with proliferative diabetic retinopathy, in type 2 diabetes mellitus. Diabetic Medicine 16: 522.</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20. Mogensen C E, Christensen C K (1984) Predicting diabetic nephropathy in insulin-dependent patients. N Engl J Med 311: 89.</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21. Bruce A P, Linda H F, Kristen H S, Dianne M F, et al. (2003) Regression of microalbuminuria in type 1 diabetes. The New England Journal of Medicine 348: 2285.</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22. Hovind P, Tarnow L, Rossing P, Jensen B R, Graae M, Torp I, et al. (2004) Predictors for the development of microalbuminuria and macroalbuminuria in patients with type 1 diabetes: Inception cohort study. BMJ 328: 1105.</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23. Mogensen C E (1982) Long-term antihypertensive treatment inhibiting progression of diabetic nephropathy. BMJ 285: 685.</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24. Dorsey R R (2006) Screening for chronic complications in type 1 diabetes [Ph.D.]. United States -- Pennsylvania: University of Pittsburgh.</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25. DCCT (1996) The absence of a glycemic threshold for the development of long-term complications: The perspective of the diabetes control and complications trial. (the diabetes control and complications trial research group). Diabetes 45: 1289(10).</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26. Gæde P, Vedel P, Larsen N, Jensen G V H, Parving H-H, Pedersen O (2003) Multifactorial intervention and cardiovascular disease in patients with type 2 diabetes. New England Journal of Medicine 348: 383.</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27. Nathan D M, Cleary P A, Backlund J Y, Genuth S M, Lachin J M, Orchard T J, et al. (2005) Intensive diabetes treatment and cardiovascular disease in patients with type 1 diabetes. The New England Journal of Medicine 353: 2643.</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28. Olsen B S, SjÃ¸lie A-K, Hougaard P, Johannesen J, Borch-Johnsen K, Marinelli K, et al. (2000) A 6-year nationwide cohort study of glycaemic control in young people with type 1 diabetes: Risk markers for the development of retinopathy, nephropathy and neuropathy. Journal of Diabetes and its Complications 14: 295.</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lastRenderedPageBreak/>
        <w:t>29. Romero-Aroca P, Baget-Bernaldiz M, Fernandez-Ballart J, Plana-Gil N, Soler-Lluis N, Mendez-Marin I, et al. (2011) Ten-year incidence of diabetic retinopathy and macular edema. Risk factors in a sample of people with type 1 diabetes. Diabetes Research and Clinical Practice 94: 126.</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30. Okudaira M, Yokoyama H, Otani T, Uchigata Y, Iwamoto Y (2000) Slightly elevated blood pressure as well as poor metabolic control are risk factors for the progression of retinopathy in early-onset japanese type 2 diabetes. Journal of Diabetes and its Complications 14: 281.</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31. Golbahar J, Rahimi M, Tabei M B, Aminzadeh M A (2008) Clinical risk factors and association of hyperhomocysteinemia with diabetic retinopathy in iranian type 2 diabetes patients: A cross-sectional study from shiraz, southern iran. Diabetes and Metabolic Syndrome: Clinical Research and Reviews 2: 192.</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32. Imano E, Miyatsuka T, Motomura M, Kanda T, Matsuhisa M, Kajimoto Y, et al. (2001) Heart rate elevation and diabetic retinopathy in patients with type 2 diabetes mellitus and normoalbuminuria. Diabetes Research and Clinical Practice 52: 185.</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33. Tam V H K, Lam E P K, Chu B C Y, Tse K K, Fung L M (2009) Incidence and progression of diabetic retinopathy in hong kong chinese with type 2 diabetes mellitus. Journal of Diabetes and its Complications 23: 185.</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34. Semeraro F, Parrinello G, Cancarini A, Pasquini L, Zarra E, Cimino A, et al. (2011) Predicting the risk of diabetic retinopathy in type 2 diabetic patients. Journal of Diabetes and its Complications 25: 292.</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35. Massin P, Erginay A, Mercat-Caudal I, Vol S, Robert N, Reach G, et al. (2007) Prevalence of diabetic retinopathy in children and adolescents with type-1 diabetes attending summer camps in france. Diabetes &amp;amp; Metabolism 33: 284.</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36. Rema M, Ponnaiya M, Mohan V (1996) Prevalence of retinopathy in non insulin dependent diabetes mellitus at a diabetes centre in southern india. Diabetes Research and Clinical Practice 34: 29.</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37. Romero P, Salvat M, FernÃ¡ndez J, Baget M, Martinez I (2007) Renal and retinal microangiopathy after 15 years of follow-up study in a sample of type 1 diabetes mellitus patients. Journal of Diabetes and its Complications 21: 93.</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38. Kato S, Takemori M, Kitano S, Hori S, Fukushima H, Numaga J, et al. (2002) Retinopathy in older patients with diabetes mellitus. Diabetes Research and Clinical Practice 58: 187.</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39. Hadjadj S, Duly-Bouhanick B, Bekherraz A, Bridoux F, Gallois Y, Mauco G, et al. (2004) Serum triglycerides are a predictive factor for the development and the progression of renal and retinal complications in patients with type 1 diabetes. Diabetes &amp;amp; Metabolism 30: 43.</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40. Tapp R J, Zimmet P Z, Harper C A, McCarty D J, Chitson P, Tonkin A M, et al. (2006) Six year incidence and progression of diabetic retinopathy: Results from the mauritius diabetes complication study. Diabetes Research and Clinical Practice 73: 298.</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41. Torffvit O, Agardh E, Agardh C D (1991) Albuminuria and associated medical risk factors: A cross-sectional study in 476 type i (insulin-dependent) diabetic patients. Part 1. J Diabet Complications 5: 23.</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lastRenderedPageBreak/>
        <w:t>42. Torffvit O, Agardh E, Agardh C D (1991) Albuminuria and associated medical risk factors: A cross-sectional study in 451 type ii (noninsulin-dependent) diabetic patients. Part 2. Journal of Diabetic Complications 5: 29.</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43. Florkowski C M, Scott R S, Moir C L, Graham P J (1998) Clinical and biochemical outcomes of type 2 diabetes mellitus in canterbury, new zealand: A 6-year cohort study. Diabetes Research and Clinical Practice 40: 167.</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44. Tapp R J, Zimmet P Z, Harper C A, de Courten M P, McCarty D J, Balkau B, et al. (2006) Diagnostic thresholds for diabetes: The association of retinopathy and albuminuria with glycaemia. Diabetes Research and Clinical Practice 73: 315.</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45. Izumi K, Hoshi M, Kuno S, Okuno G, Yamazaki Y, Isshiki G, et al. (1995) Glycemic control, growth and complications in children with insulin-dependent diabetes mellitus - a study of children enrolled in a summer camp program for diabetics in kinki district, japan. Diabetes Research and Clinical Practice 28: 185.</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46. Parving H H (1998) Renoprotection in diabetes: Genetic and non-genetic risk factors and treatment. Diabetologia 41: 745.</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47. Raman R, Verma A, Pal S S, Gupta A, Vaitheeswaran K, Sharma T (2011) Influence of glycosylated hemoglobin on sight-threatening diabetic retinopathy: A population-based study. Diabetes Research and Clinical Practice 92: 168.</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48. Ohkubo Y, Kishikawa H, Araki E, Miyata T, Isami S, Motoyoshi S, et al. (1995) Intensive insulin therapy prevents the progression of diabetic microvascular complications in japanese patients with non-insulin-dependent diabetes mellitus: A randomized prospective 6-year study. Diabetes Research and Clinical Practice 28: 103.</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49. Ã–zmen B, Boyvada S (2003) The relationship between self-monitoring of blood glucose control and glycosylated haemoglobin in patients with type 2 diabetes with and without diabetic retinopathy. Journal of Diabetes and its Complications 17: 128.</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50. Lloyd C E, Klein R, Maser R E, Kuller L H, Becker D J, Orchard T J (1995) The progression of retinopathy over 2 years: The pittsburgh epidemiology of diabetes complications (edc) study. Journal of Diabetes and its Complications 9: 140.</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51. Perol J, Balkau B, Guillausseau P J, Massin P (2012) A study of the 3-year incidence of diabetic retinopathy in a french diabetic population seen at  lariboisiere hospital, paris. Diabetes &amp;amp; Metabolism.</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52. Kingsley L A, Dorman J S, Doft B H, Orchard T J, LaPorte R E, Kuller L H, et al. (1988) An epidemiologic approach to the study of retinopathy: The pittsburgh diabetic morbidity and retinopathy studies. Diabetes Research and Clinical Practice 4: 99.</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53. Sasaki A, Horiuchi N, Hasewgawa K, Uehara M (1990) Development of diabetic retinopathy and its associated risk factors in type 2 diabetic patients in osaka district, japan: A long-term prospective study. Diabetes Research and Clinical Practice 10: 257.</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54. Voutilainen-Kaunisto R M, TerÃ¤svirta M E, Uusitupa M I J, Niskanen L K (2000) Occurrence and predictors of retinopathy and visual acuity in type 2 diabetic patients and control subjects: 10-year follow-up from the diagnosis. Journal of Diabetes and its Complications 15: 24.</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lastRenderedPageBreak/>
        <w:t>55. Wan Nazaimoon W M, Letchuman R, Noraini N, Ropilah A R, Zainal M, Ismail I S, et al. (1999) Systolic hypertension and duration of diabetes mellitus are important determinants of retinopathy and microalbuminuria in young diabetics. Diabetes Research and Clinical Practice 46: 213.</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56. Lu B, Wen J, Song X Y, Dong X H, Yang Y H, Zhang Z Y, et al. (2007) High prevalence of albuminuria in population-based patients diagnosed with type 2 diabetes in the shanghai downtown. Diabetes Research and Clinical Practice 75: 184.</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57. Raile K, Galler A, Hofer S, Herbst A, Dunstheimer D, Busch P, et al. (2007) Diabetic nephropathy in 27,805 children, adolescents, and adults with type 1 diabetes. Diabetes Care 30: 2523.</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58. Esmatjes E, De Alvaro F (2002) Incidence of diabetic nephropathy in type 1 diabetic patients in spain: Estudio diamante. Diabetes Research and Clinical Practice 57: 35.</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59. Garancini P, Gallus G, calori G, Micossi P, Pozza G (1988) Microalbuminuria and its associated risk factors in a representative sample of italian type ii diabetics. Journal of Diabetic Complications 2: 12.</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60. Nomiyama R, Nunoi K, Tsutsu N, Satho Y, Yoshizumi H, Himeno H, et al. (1991) One-day survey of albuminuria in diabetic outpatients in fukuoka prefecture, japan. Journal of Diabetic Complications 5: 155.</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61. Sasaki A, Horiuchi N, Hasagawa K, Uehara M (1989) Persistent albuminuria as an index of diabetic nephropathy in type 2 diabetic patients in osaka, japan. Incidence, risk factors, prognosis and causes of death. Diabetes Research and Clinical Practice 7: 299.</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62. Bleyer A J, Sedor J R, Freedman B I, O'Brien A, Russell G B, Graley J, et al. (2008) Risk factors for development and progression of diabetic kidney disease and treatment patterns among diabetic siblings of patients with diabetic kidney disease. American Journal of Kidney Diseases 51: 29.</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63. Agardh C D, Agardh E, Torffvit O (1997) The association between retinopathy, nephropathy, cardiovascular disease and long-term metabolic control in type 1 diabetes mellitus: A 5 year follow-up study of 442 adult patients in routine care. Diabetes Research and Clinical Practice 35: 113.</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64. Kalk W J, Osler C, Taylor D, Panz V R, Esse J D, Reinach S G (1990) The prevalence of micro-albuminuria and glomerular hyperfiltration in young patients with iddm. Diabetes Research and Clinical Practice 8: 145.</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65. Giordano C, Amato M C, Ciresi A, Citarrella R, Mantione L, Accidenti M, et al. (2011) Predictors of microvascular complications in type 1 diabetic patients at onset: The role of metabolic memory. European Journal of Internal Medicine 22: 266.</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66. Lunetta M, Infantone L, Calogero A E, Infantone E (1998) Increased urinary albumin excretion is a marker of risk for retinopathy and coronary heart disease in patients with type 2 diabetes mellitus. Diabetes Research and Clinical Practice 40: 45.</w:t>
      </w:r>
    </w:p>
    <w:p w:rsidR="00303B63" w:rsidRPr="008545B8" w:rsidRDefault="00303B63" w:rsidP="00303B63">
      <w:pPr>
        <w:spacing w:line="240" w:lineRule="auto"/>
        <w:ind w:left="720" w:hanging="720"/>
        <w:jc w:val="both"/>
        <w:rPr>
          <w:rFonts w:asciiTheme="majorBidi" w:eastAsia="Times New Roman" w:hAnsiTheme="majorBidi" w:cstheme="majorBidi"/>
          <w:szCs w:val="24"/>
          <w:lang w:val="en-AU"/>
        </w:rPr>
      </w:pPr>
      <w:r w:rsidRPr="008545B8">
        <w:rPr>
          <w:rFonts w:asciiTheme="majorBidi" w:eastAsia="Times New Roman" w:hAnsiTheme="majorBidi" w:cstheme="majorBidi"/>
          <w:szCs w:val="24"/>
          <w:lang w:val="en-AU"/>
        </w:rPr>
        <w:t>67. Miki E, Kikuchi M (1994) Diabetic retinopathy and control of diabetes with special reference to blood glucose levels. Diabetes Research and Clinical Practice 24, Supplement: S177.</w:t>
      </w:r>
    </w:p>
    <w:p w:rsidR="00303B63" w:rsidRPr="008545B8" w:rsidRDefault="00303B63" w:rsidP="00303B63">
      <w:pPr>
        <w:spacing w:line="240" w:lineRule="auto"/>
        <w:jc w:val="both"/>
        <w:rPr>
          <w:rFonts w:asciiTheme="majorBidi" w:eastAsia="Times New Roman" w:hAnsiTheme="majorBidi" w:cstheme="majorBidi"/>
          <w:szCs w:val="24"/>
          <w:lang w:val="en-AU"/>
        </w:rPr>
      </w:pPr>
    </w:p>
    <w:p w:rsidR="00303B63" w:rsidRPr="008545B8" w:rsidRDefault="00F556EC" w:rsidP="00303B63">
      <w:pPr>
        <w:spacing w:line="240" w:lineRule="auto"/>
        <w:jc w:val="both"/>
        <w:rPr>
          <w:rFonts w:asciiTheme="majorBidi" w:eastAsia="Times New Roman" w:hAnsiTheme="majorBidi" w:cstheme="majorBidi"/>
          <w:sz w:val="24"/>
          <w:szCs w:val="24"/>
          <w:lang w:val="en-AU"/>
        </w:rPr>
      </w:pPr>
      <w:r w:rsidRPr="008545B8">
        <w:rPr>
          <w:rFonts w:asciiTheme="majorBidi" w:eastAsia="Times New Roman" w:hAnsiTheme="majorBidi" w:cstheme="majorBidi"/>
          <w:sz w:val="24"/>
          <w:szCs w:val="24"/>
          <w:lang w:val="en-AU"/>
        </w:rPr>
        <w:fldChar w:fldCharType="end"/>
      </w:r>
    </w:p>
    <w:sectPr w:rsidR="00303B63" w:rsidRPr="008545B8" w:rsidSect="000C6CEC">
      <w:pgSz w:w="12200" w:h="16440"/>
      <w:pgMar w:top="1418" w:right="1418" w:bottom="1418" w:left="1418" w:header="720" w:footer="720" w:gutter="0"/>
      <w:cols w:space="708"/>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3B63"/>
    <w:rsid w:val="0000053B"/>
    <w:rsid w:val="000007A9"/>
    <w:rsid w:val="00000EEB"/>
    <w:rsid w:val="0000170C"/>
    <w:rsid w:val="00002228"/>
    <w:rsid w:val="00002571"/>
    <w:rsid w:val="00003753"/>
    <w:rsid w:val="00003963"/>
    <w:rsid w:val="00005FC1"/>
    <w:rsid w:val="00006B6A"/>
    <w:rsid w:val="00007FD2"/>
    <w:rsid w:val="00010E62"/>
    <w:rsid w:val="00010EC3"/>
    <w:rsid w:val="00011316"/>
    <w:rsid w:val="0001175A"/>
    <w:rsid w:val="00011DB4"/>
    <w:rsid w:val="00012C02"/>
    <w:rsid w:val="00013615"/>
    <w:rsid w:val="00013A80"/>
    <w:rsid w:val="00014929"/>
    <w:rsid w:val="000166C7"/>
    <w:rsid w:val="00017A08"/>
    <w:rsid w:val="00017CDF"/>
    <w:rsid w:val="000215F4"/>
    <w:rsid w:val="00022043"/>
    <w:rsid w:val="000259D6"/>
    <w:rsid w:val="000269EB"/>
    <w:rsid w:val="0003189B"/>
    <w:rsid w:val="0003233B"/>
    <w:rsid w:val="0003378C"/>
    <w:rsid w:val="000347E9"/>
    <w:rsid w:val="00034E86"/>
    <w:rsid w:val="00035649"/>
    <w:rsid w:val="0003595D"/>
    <w:rsid w:val="00036F8D"/>
    <w:rsid w:val="00037CD2"/>
    <w:rsid w:val="000402BE"/>
    <w:rsid w:val="00041CB2"/>
    <w:rsid w:val="0004271D"/>
    <w:rsid w:val="00042E67"/>
    <w:rsid w:val="000436DC"/>
    <w:rsid w:val="00044A19"/>
    <w:rsid w:val="00046342"/>
    <w:rsid w:val="00047774"/>
    <w:rsid w:val="00050B0E"/>
    <w:rsid w:val="00050BEA"/>
    <w:rsid w:val="00051E50"/>
    <w:rsid w:val="00052069"/>
    <w:rsid w:val="0005281B"/>
    <w:rsid w:val="00053690"/>
    <w:rsid w:val="00053798"/>
    <w:rsid w:val="000537E6"/>
    <w:rsid w:val="00055181"/>
    <w:rsid w:val="00055BF2"/>
    <w:rsid w:val="00056F06"/>
    <w:rsid w:val="000576B8"/>
    <w:rsid w:val="00060DD1"/>
    <w:rsid w:val="000619D7"/>
    <w:rsid w:val="00061C1C"/>
    <w:rsid w:val="0006205C"/>
    <w:rsid w:val="000637C2"/>
    <w:rsid w:val="00064253"/>
    <w:rsid w:val="0006747F"/>
    <w:rsid w:val="00067876"/>
    <w:rsid w:val="00070485"/>
    <w:rsid w:val="00070D81"/>
    <w:rsid w:val="000727C3"/>
    <w:rsid w:val="00074A36"/>
    <w:rsid w:val="000757A5"/>
    <w:rsid w:val="0008067E"/>
    <w:rsid w:val="00080F0C"/>
    <w:rsid w:val="000828C3"/>
    <w:rsid w:val="00083697"/>
    <w:rsid w:val="00083914"/>
    <w:rsid w:val="00084D9A"/>
    <w:rsid w:val="00085048"/>
    <w:rsid w:val="00085776"/>
    <w:rsid w:val="00087B0C"/>
    <w:rsid w:val="000906B9"/>
    <w:rsid w:val="0009151F"/>
    <w:rsid w:val="00091F88"/>
    <w:rsid w:val="000950B5"/>
    <w:rsid w:val="00096D05"/>
    <w:rsid w:val="00097028"/>
    <w:rsid w:val="000A0C1E"/>
    <w:rsid w:val="000A121B"/>
    <w:rsid w:val="000A1660"/>
    <w:rsid w:val="000A1A21"/>
    <w:rsid w:val="000A2357"/>
    <w:rsid w:val="000A274D"/>
    <w:rsid w:val="000A285B"/>
    <w:rsid w:val="000A2CF9"/>
    <w:rsid w:val="000A6E9B"/>
    <w:rsid w:val="000A7256"/>
    <w:rsid w:val="000A7342"/>
    <w:rsid w:val="000B0599"/>
    <w:rsid w:val="000B0B07"/>
    <w:rsid w:val="000B3671"/>
    <w:rsid w:val="000B3CE7"/>
    <w:rsid w:val="000B4E45"/>
    <w:rsid w:val="000B506E"/>
    <w:rsid w:val="000B758B"/>
    <w:rsid w:val="000B7904"/>
    <w:rsid w:val="000C0450"/>
    <w:rsid w:val="000C13CC"/>
    <w:rsid w:val="000C2D90"/>
    <w:rsid w:val="000C2E0F"/>
    <w:rsid w:val="000C317E"/>
    <w:rsid w:val="000C39A5"/>
    <w:rsid w:val="000C40B6"/>
    <w:rsid w:val="000C4655"/>
    <w:rsid w:val="000C502E"/>
    <w:rsid w:val="000C6CEC"/>
    <w:rsid w:val="000C7A22"/>
    <w:rsid w:val="000D01FF"/>
    <w:rsid w:val="000D05EF"/>
    <w:rsid w:val="000D109D"/>
    <w:rsid w:val="000D19E4"/>
    <w:rsid w:val="000D1BD1"/>
    <w:rsid w:val="000D200B"/>
    <w:rsid w:val="000D4EC5"/>
    <w:rsid w:val="000D6016"/>
    <w:rsid w:val="000D6223"/>
    <w:rsid w:val="000D67BA"/>
    <w:rsid w:val="000E227F"/>
    <w:rsid w:val="000E24BD"/>
    <w:rsid w:val="000E40B9"/>
    <w:rsid w:val="000E431D"/>
    <w:rsid w:val="000E7C75"/>
    <w:rsid w:val="000E7C9F"/>
    <w:rsid w:val="000F01BD"/>
    <w:rsid w:val="000F1B92"/>
    <w:rsid w:val="000F3A6D"/>
    <w:rsid w:val="000F3CC4"/>
    <w:rsid w:val="000F56F2"/>
    <w:rsid w:val="000F7423"/>
    <w:rsid w:val="000F7C6E"/>
    <w:rsid w:val="0010061E"/>
    <w:rsid w:val="00100AAD"/>
    <w:rsid w:val="001046BF"/>
    <w:rsid w:val="001047FD"/>
    <w:rsid w:val="00104EC5"/>
    <w:rsid w:val="001051FC"/>
    <w:rsid w:val="00105322"/>
    <w:rsid w:val="00105486"/>
    <w:rsid w:val="001056BC"/>
    <w:rsid w:val="00107DE9"/>
    <w:rsid w:val="0011051B"/>
    <w:rsid w:val="00110796"/>
    <w:rsid w:val="00110DEA"/>
    <w:rsid w:val="00111596"/>
    <w:rsid w:val="00111FD6"/>
    <w:rsid w:val="0011219C"/>
    <w:rsid w:val="00112BAD"/>
    <w:rsid w:val="001139E4"/>
    <w:rsid w:val="0011420F"/>
    <w:rsid w:val="00114946"/>
    <w:rsid w:val="00120F94"/>
    <w:rsid w:val="00121A64"/>
    <w:rsid w:val="001224DC"/>
    <w:rsid w:val="00122616"/>
    <w:rsid w:val="001258E6"/>
    <w:rsid w:val="00125909"/>
    <w:rsid w:val="00126ABE"/>
    <w:rsid w:val="00126C0A"/>
    <w:rsid w:val="00126E40"/>
    <w:rsid w:val="00126EBC"/>
    <w:rsid w:val="00126FB6"/>
    <w:rsid w:val="00127C9A"/>
    <w:rsid w:val="00130C9C"/>
    <w:rsid w:val="001312E3"/>
    <w:rsid w:val="00131454"/>
    <w:rsid w:val="00131C8B"/>
    <w:rsid w:val="00133784"/>
    <w:rsid w:val="001351C7"/>
    <w:rsid w:val="00135867"/>
    <w:rsid w:val="00135F8F"/>
    <w:rsid w:val="00141799"/>
    <w:rsid w:val="00142BDA"/>
    <w:rsid w:val="001442AC"/>
    <w:rsid w:val="001460AE"/>
    <w:rsid w:val="0014708F"/>
    <w:rsid w:val="0014731F"/>
    <w:rsid w:val="00147BBA"/>
    <w:rsid w:val="00151744"/>
    <w:rsid w:val="00151A0F"/>
    <w:rsid w:val="00151C36"/>
    <w:rsid w:val="0015242C"/>
    <w:rsid w:val="0015365E"/>
    <w:rsid w:val="00155BC3"/>
    <w:rsid w:val="00157FF3"/>
    <w:rsid w:val="00161F6C"/>
    <w:rsid w:val="00161F73"/>
    <w:rsid w:val="001627C3"/>
    <w:rsid w:val="001631E4"/>
    <w:rsid w:val="00163899"/>
    <w:rsid w:val="00163C5D"/>
    <w:rsid w:val="0016477B"/>
    <w:rsid w:val="00165F4B"/>
    <w:rsid w:val="00166B4E"/>
    <w:rsid w:val="00167F15"/>
    <w:rsid w:val="00167FC3"/>
    <w:rsid w:val="00170FC8"/>
    <w:rsid w:val="001718B2"/>
    <w:rsid w:val="00172955"/>
    <w:rsid w:val="001730BD"/>
    <w:rsid w:val="00173525"/>
    <w:rsid w:val="0017379B"/>
    <w:rsid w:val="00175D4D"/>
    <w:rsid w:val="00175F99"/>
    <w:rsid w:val="00176578"/>
    <w:rsid w:val="00176FB7"/>
    <w:rsid w:val="00177436"/>
    <w:rsid w:val="00177A1B"/>
    <w:rsid w:val="00180630"/>
    <w:rsid w:val="00180C96"/>
    <w:rsid w:val="00181725"/>
    <w:rsid w:val="0018182E"/>
    <w:rsid w:val="00181AC6"/>
    <w:rsid w:val="00182A26"/>
    <w:rsid w:val="00182D6E"/>
    <w:rsid w:val="00185179"/>
    <w:rsid w:val="0018549A"/>
    <w:rsid w:val="00186535"/>
    <w:rsid w:val="00186684"/>
    <w:rsid w:val="0018685D"/>
    <w:rsid w:val="0019055F"/>
    <w:rsid w:val="00190B6C"/>
    <w:rsid w:val="00191357"/>
    <w:rsid w:val="001913B1"/>
    <w:rsid w:val="00192AF4"/>
    <w:rsid w:val="00193674"/>
    <w:rsid w:val="00193B99"/>
    <w:rsid w:val="00194A9E"/>
    <w:rsid w:val="001953D6"/>
    <w:rsid w:val="00195D76"/>
    <w:rsid w:val="001A1087"/>
    <w:rsid w:val="001A1841"/>
    <w:rsid w:val="001A1B3B"/>
    <w:rsid w:val="001A20C8"/>
    <w:rsid w:val="001A512D"/>
    <w:rsid w:val="001A78FE"/>
    <w:rsid w:val="001B0114"/>
    <w:rsid w:val="001B13C3"/>
    <w:rsid w:val="001B13FE"/>
    <w:rsid w:val="001B1B96"/>
    <w:rsid w:val="001B2212"/>
    <w:rsid w:val="001B346C"/>
    <w:rsid w:val="001B6A0F"/>
    <w:rsid w:val="001B7A63"/>
    <w:rsid w:val="001C0F7D"/>
    <w:rsid w:val="001C1611"/>
    <w:rsid w:val="001C195A"/>
    <w:rsid w:val="001C22F6"/>
    <w:rsid w:val="001C2AB1"/>
    <w:rsid w:val="001C2CE6"/>
    <w:rsid w:val="001C44AA"/>
    <w:rsid w:val="001C475B"/>
    <w:rsid w:val="001C6E32"/>
    <w:rsid w:val="001C77FA"/>
    <w:rsid w:val="001C7918"/>
    <w:rsid w:val="001D10E7"/>
    <w:rsid w:val="001D12F3"/>
    <w:rsid w:val="001D1A50"/>
    <w:rsid w:val="001D2B5C"/>
    <w:rsid w:val="001D3F95"/>
    <w:rsid w:val="001D49AC"/>
    <w:rsid w:val="001D57D7"/>
    <w:rsid w:val="001D580A"/>
    <w:rsid w:val="001D5865"/>
    <w:rsid w:val="001D65F9"/>
    <w:rsid w:val="001E0E23"/>
    <w:rsid w:val="001E113E"/>
    <w:rsid w:val="001E22F5"/>
    <w:rsid w:val="001E2457"/>
    <w:rsid w:val="001E3D0E"/>
    <w:rsid w:val="001E416B"/>
    <w:rsid w:val="001E4BDC"/>
    <w:rsid w:val="001E57A5"/>
    <w:rsid w:val="001E580F"/>
    <w:rsid w:val="001E769A"/>
    <w:rsid w:val="001E769C"/>
    <w:rsid w:val="001F0352"/>
    <w:rsid w:val="001F0775"/>
    <w:rsid w:val="001F2BCA"/>
    <w:rsid w:val="001F30BA"/>
    <w:rsid w:val="001F3497"/>
    <w:rsid w:val="001F371E"/>
    <w:rsid w:val="001F3D72"/>
    <w:rsid w:val="001F477C"/>
    <w:rsid w:val="001F6188"/>
    <w:rsid w:val="001F6DA1"/>
    <w:rsid w:val="001F7651"/>
    <w:rsid w:val="001F7848"/>
    <w:rsid w:val="00201397"/>
    <w:rsid w:val="00202117"/>
    <w:rsid w:val="0020337A"/>
    <w:rsid w:val="00203E55"/>
    <w:rsid w:val="00204625"/>
    <w:rsid w:val="00204F29"/>
    <w:rsid w:val="0020530E"/>
    <w:rsid w:val="002065AA"/>
    <w:rsid w:val="00206945"/>
    <w:rsid w:val="002075D4"/>
    <w:rsid w:val="00207856"/>
    <w:rsid w:val="00211842"/>
    <w:rsid w:val="00212084"/>
    <w:rsid w:val="0021289A"/>
    <w:rsid w:val="0021330A"/>
    <w:rsid w:val="00213AEC"/>
    <w:rsid w:val="00216141"/>
    <w:rsid w:val="00217052"/>
    <w:rsid w:val="00221095"/>
    <w:rsid w:val="0022253A"/>
    <w:rsid w:val="00223615"/>
    <w:rsid w:val="0022375F"/>
    <w:rsid w:val="00223F57"/>
    <w:rsid w:val="00224C4D"/>
    <w:rsid w:val="002276A8"/>
    <w:rsid w:val="002308A3"/>
    <w:rsid w:val="00230B31"/>
    <w:rsid w:val="0023192A"/>
    <w:rsid w:val="00232515"/>
    <w:rsid w:val="00232AF8"/>
    <w:rsid w:val="00233209"/>
    <w:rsid w:val="00233616"/>
    <w:rsid w:val="00233931"/>
    <w:rsid w:val="00233FCF"/>
    <w:rsid w:val="002353B9"/>
    <w:rsid w:val="00235D58"/>
    <w:rsid w:val="002368B2"/>
    <w:rsid w:val="00237BA6"/>
    <w:rsid w:val="00237F40"/>
    <w:rsid w:val="002403FF"/>
    <w:rsid w:val="00240BA9"/>
    <w:rsid w:val="00240C81"/>
    <w:rsid w:val="00240CF1"/>
    <w:rsid w:val="002416A6"/>
    <w:rsid w:val="002422C4"/>
    <w:rsid w:val="00242300"/>
    <w:rsid w:val="00242F70"/>
    <w:rsid w:val="00243872"/>
    <w:rsid w:val="00243C01"/>
    <w:rsid w:val="00243D92"/>
    <w:rsid w:val="00245429"/>
    <w:rsid w:val="0024580B"/>
    <w:rsid w:val="002460DD"/>
    <w:rsid w:val="00246DDA"/>
    <w:rsid w:val="0024761B"/>
    <w:rsid w:val="002476CE"/>
    <w:rsid w:val="002523C5"/>
    <w:rsid w:val="00253BFD"/>
    <w:rsid w:val="0025441A"/>
    <w:rsid w:val="00254DF3"/>
    <w:rsid w:val="00254F74"/>
    <w:rsid w:val="002565EE"/>
    <w:rsid w:val="002579CE"/>
    <w:rsid w:val="00260A97"/>
    <w:rsid w:val="00260AF3"/>
    <w:rsid w:val="00261B7C"/>
    <w:rsid w:val="00261C74"/>
    <w:rsid w:val="00262113"/>
    <w:rsid w:val="0026216D"/>
    <w:rsid w:val="0026434E"/>
    <w:rsid w:val="0026438C"/>
    <w:rsid w:val="00265148"/>
    <w:rsid w:val="002654DC"/>
    <w:rsid w:val="00266E7E"/>
    <w:rsid w:val="00267312"/>
    <w:rsid w:val="0026744D"/>
    <w:rsid w:val="002726DA"/>
    <w:rsid w:val="00272EDA"/>
    <w:rsid w:val="002730BD"/>
    <w:rsid w:val="00273C1A"/>
    <w:rsid w:val="0027483B"/>
    <w:rsid w:val="00274C38"/>
    <w:rsid w:val="0027535A"/>
    <w:rsid w:val="002754E5"/>
    <w:rsid w:val="0027558C"/>
    <w:rsid w:val="0027564B"/>
    <w:rsid w:val="0027674E"/>
    <w:rsid w:val="00276A9E"/>
    <w:rsid w:val="00280872"/>
    <w:rsid w:val="00281269"/>
    <w:rsid w:val="002826F3"/>
    <w:rsid w:val="002827DA"/>
    <w:rsid w:val="002828D8"/>
    <w:rsid w:val="00282DAD"/>
    <w:rsid w:val="00284252"/>
    <w:rsid w:val="00284661"/>
    <w:rsid w:val="00284829"/>
    <w:rsid w:val="0028583E"/>
    <w:rsid w:val="00286012"/>
    <w:rsid w:val="002864C7"/>
    <w:rsid w:val="00286DDE"/>
    <w:rsid w:val="00287576"/>
    <w:rsid w:val="00290290"/>
    <w:rsid w:val="00291C13"/>
    <w:rsid w:val="0029214B"/>
    <w:rsid w:val="00292ABC"/>
    <w:rsid w:val="00293579"/>
    <w:rsid w:val="00295119"/>
    <w:rsid w:val="002958A4"/>
    <w:rsid w:val="00295C74"/>
    <w:rsid w:val="0029648F"/>
    <w:rsid w:val="00296C41"/>
    <w:rsid w:val="002A4C17"/>
    <w:rsid w:val="002A5913"/>
    <w:rsid w:val="002A5B7B"/>
    <w:rsid w:val="002A6682"/>
    <w:rsid w:val="002A695D"/>
    <w:rsid w:val="002A7310"/>
    <w:rsid w:val="002A7D82"/>
    <w:rsid w:val="002B2250"/>
    <w:rsid w:val="002B2BB8"/>
    <w:rsid w:val="002B2DFC"/>
    <w:rsid w:val="002B360A"/>
    <w:rsid w:val="002B4A86"/>
    <w:rsid w:val="002B4FFF"/>
    <w:rsid w:val="002B51C7"/>
    <w:rsid w:val="002B7949"/>
    <w:rsid w:val="002C064A"/>
    <w:rsid w:val="002C13AB"/>
    <w:rsid w:val="002C18FD"/>
    <w:rsid w:val="002C234F"/>
    <w:rsid w:val="002C26C1"/>
    <w:rsid w:val="002C275A"/>
    <w:rsid w:val="002C2D48"/>
    <w:rsid w:val="002C2F79"/>
    <w:rsid w:val="002C4160"/>
    <w:rsid w:val="002C4944"/>
    <w:rsid w:val="002C4C9D"/>
    <w:rsid w:val="002C5498"/>
    <w:rsid w:val="002C79CE"/>
    <w:rsid w:val="002D0DAD"/>
    <w:rsid w:val="002D3129"/>
    <w:rsid w:val="002D34B2"/>
    <w:rsid w:val="002D6DC4"/>
    <w:rsid w:val="002D7CAB"/>
    <w:rsid w:val="002E034F"/>
    <w:rsid w:val="002E0766"/>
    <w:rsid w:val="002E16CC"/>
    <w:rsid w:val="002E1CE0"/>
    <w:rsid w:val="002E2166"/>
    <w:rsid w:val="002E2556"/>
    <w:rsid w:val="002E2669"/>
    <w:rsid w:val="002E28A2"/>
    <w:rsid w:val="002E2B0C"/>
    <w:rsid w:val="002E54C7"/>
    <w:rsid w:val="002E6EAA"/>
    <w:rsid w:val="002F039F"/>
    <w:rsid w:val="002F094E"/>
    <w:rsid w:val="002F0EEE"/>
    <w:rsid w:val="002F101D"/>
    <w:rsid w:val="002F1A9F"/>
    <w:rsid w:val="002F1B70"/>
    <w:rsid w:val="002F1C69"/>
    <w:rsid w:val="002F200C"/>
    <w:rsid w:val="002F22C3"/>
    <w:rsid w:val="002F2E5C"/>
    <w:rsid w:val="002F325B"/>
    <w:rsid w:val="002F3A9E"/>
    <w:rsid w:val="002F6800"/>
    <w:rsid w:val="0030008D"/>
    <w:rsid w:val="00300472"/>
    <w:rsid w:val="0030088C"/>
    <w:rsid w:val="0030181A"/>
    <w:rsid w:val="003032C2"/>
    <w:rsid w:val="00303B63"/>
    <w:rsid w:val="00303FD8"/>
    <w:rsid w:val="00304858"/>
    <w:rsid w:val="0030626B"/>
    <w:rsid w:val="0030681C"/>
    <w:rsid w:val="00306FAB"/>
    <w:rsid w:val="00307D4C"/>
    <w:rsid w:val="003104AC"/>
    <w:rsid w:val="00310987"/>
    <w:rsid w:val="00312012"/>
    <w:rsid w:val="0031378A"/>
    <w:rsid w:val="0031550F"/>
    <w:rsid w:val="003163A9"/>
    <w:rsid w:val="003165C0"/>
    <w:rsid w:val="00317C8A"/>
    <w:rsid w:val="003206BA"/>
    <w:rsid w:val="00320AAA"/>
    <w:rsid w:val="00322701"/>
    <w:rsid w:val="00323030"/>
    <w:rsid w:val="003274DA"/>
    <w:rsid w:val="003317CE"/>
    <w:rsid w:val="003326D8"/>
    <w:rsid w:val="003328F9"/>
    <w:rsid w:val="003330FC"/>
    <w:rsid w:val="0033477B"/>
    <w:rsid w:val="00334C04"/>
    <w:rsid w:val="00335751"/>
    <w:rsid w:val="00336830"/>
    <w:rsid w:val="003400C8"/>
    <w:rsid w:val="00341122"/>
    <w:rsid w:val="00342083"/>
    <w:rsid w:val="00343978"/>
    <w:rsid w:val="00343E47"/>
    <w:rsid w:val="0034458A"/>
    <w:rsid w:val="0034461C"/>
    <w:rsid w:val="00345412"/>
    <w:rsid w:val="003504D7"/>
    <w:rsid w:val="00350503"/>
    <w:rsid w:val="0035145A"/>
    <w:rsid w:val="00351499"/>
    <w:rsid w:val="003521B4"/>
    <w:rsid w:val="003539C5"/>
    <w:rsid w:val="00356262"/>
    <w:rsid w:val="003578D8"/>
    <w:rsid w:val="00357EE9"/>
    <w:rsid w:val="00361307"/>
    <w:rsid w:val="00361574"/>
    <w:rsid w:val="0036216F"/>
    <w:rsid w:val="00364BD1"/>
    <w:rsid w:val="003653CC"/>
    <w:rsid w:val="00365B29"/>
    <w:rsid w:val="00365B6B"/>
    <w:rsid w:val="00367238"/>
    <w:rsid w:val="00367421"/>
    <w:rsid w:val="0037164D"/>
    <w:rsid w:val="00373156"/>
    <w:rsid w:val="00374C88"/>
    <w:rsid w:val="00375AB8"/>
    <w:rsid w:val="00376F29"/>
    <w:rsid w:val="00377535"/>
    <w:rsid w:val="00377B7C"/>
    <w:rsid w:val="00377CDB"/>
    <w:rsid w:val="003810AB"/>
    <w:rsid w:val="00382C0E"/>
    <w:rsid w:val="003836AD"/>
    <w:rsid w:val="00384679"/>
    <w:rsid w:val="00384723"/>
    <w:rsid w:val="00385316"/>
    <w:rsid w:val="00387B9A"/>
    <w:rsid w:val="00391758"/>
    <w:rsid w:val="003920F8"/>
    <w:rsid w:val="00392422"/>
    <w:rsid w:val="00392B06"/>
    <w:rsid w:val="00392C1A"/>
    <w:rsid w:val="0039333F"/>
    <w:rsid w:val="00393B67"/>
    <w:rsid w:val="00393C99"/>
    <w:rsid w:val="003949F3"/>
    <w:rsid w:val="00395545"/>
    <w:rsid w:val="003963E4"/>
    <w:rsid w:val="00396508"/>
    <w:rsid w:val="0039700E"/>
    <w:rsid w:val="003A06A6"/>
    <w:rsid w:val="003A0892"/>
    <w:rsid w:val="003A0A57"/>
    <w:rsid w:val="003A0CD0"/>
    <w:rsid w:val="003A0EEE"/>
    <w:rsid w:val="003A1C83"/>
    <w:rsid w:val="003A272C"/>
    <w:rsid w:val="003A2E17"/>
    <w:rsid w:val="003A46F6"/>
    <w:rsid w:val="003A5AC2"/>
    <w:rsid w:val="003A6012"/>
    <w:rsid w:val="003A6095"/>
    <w:rsid w:val="003A6927"/>
    <w:rsid w:val="003A70B2"/>
    <w:rsid w:val="003A7FBF"/>
    <w:rsid w:val="003B0FB0"/>
    <w:rsid w:val="003B652A"/>
    <w:rsid w:val="003B691F"/>
    <w:rsid w:val="003B7100"/>
    <w:rsid w:val="003B7504"/>
    <w:rsid w:val="003C0BE8"/>
    <w:rsid w:val="003C1B4C"/>
    <w:rsid w:val="003C1BB7"/>
    <w:rsid w:val="003C25AB"/>
    <w:rsid w:val="003C2B42"/>
    <w:rsid w:val="003C3361"/>
    <w:rsid w:val="003C3460"/>
    <w:rsid w:val="003C47C0"/>
    <w:rsid w:val="003C4DBB"/>
    <w:rsid w:val="003C548F"/>
    <w:rsid w:val="003C57CC"/>
    <w:rsid w:val="003C660A"/>
    <w:rsid w:val="003C681F"/>
    <w:rsid w:val="003C7699"/>
    <w:rsid w:val="003C7A98"/>
    <w:rsid w:val="003C7ACE"/>
    <w:rsid w:val="003D0473"/>
    <w:rsid w:val="003D105D"/>
    <w:rsid w:val="003D16DD"/>
    <w:rsid w:val="003D1A8B"/>
    <w:rsid w:val="003D26F2"/>
    <w:rsid w:val="003D27C6"/>
    <w:rsid w:val="003D31D7"/>
    <w:rsid w:val="003D3D96"/>
    <w:rsid w:val="003D44D2"/>
    <w:rsid w:val="003D60CA"/>
    <w:rsid w:val="003D795D"/>
    <w:rsid w:val="003E1CFD"/>
    <w:rsid w:val="003E2796"/>
    <w:rsid w:val="003E3020"/>
    <w:rsid w:val="003E346D"/>
    <w:rsid w:val="003E392F"/>
    <w:rsid w:val="003E5AE3"/>
    <w:rsid w:val="003E687F"/>
    <w:rsid w:val="003E6B58"/>
    <w:rsid w:val="003E6DD2"/>
    <w:rsid w:val="003F0968"/>
    <w:rsid w:val="003F1B3B"/>
    <w:rsid w:val="003F3569"/>
    <w:rsid w:val="003F3C6A"/>
    <w:rsid w:val="003F3DEA"/>
    <w:rsid w:val="003F5417"/>
    <w:rsid w:val="003F76F6"/>
    <w:rsid w:val="003F79CC"/>
    <w:rsid w:val="003F7AAB"/>
    <w:rsid w:val="003F7CE6"/>
    <w:rsid w:val="00400146"/>
    <w:rsid w:val="004003F3"/>
    <w:rsid w:val="00400729"/>
    <w:rsid w:val="0040091E"/>
    <w:rsid w:val="00401684"/>
    <w:rsid w:val="00402D07"/>
    <w:rsid w:val="0040326D"/>
    <w:rsid w:val="00404081"/>
    <w:rsid w:val="00406B2B"/>
    <w:rsid w:val="00406D57"/>
    <w:rsid w:val="0040706D"/>
    <w:rsid w:val="0040777E"/>
    <w:rsid w:val="00410CCE"/>
    <w:rsid w:val="00412085"/>
    <w:rsid w:val="00412A0A"/>
    <w:rsid w:val="00413925"/>
    <w:rsid w:val="004147B4"/>
    <w:rsid w:val="00416847"/>
    <w:rsid w:val="00420BB0"/>
    <w:rsid w:val="00422278"/>
    <w:rsid w:val="004223E4"/>
    <w:rsid w:val="004233E7"/>
    <w:rsid w:val="0042365D"/>
    <w:rsid w:val="00423829"/>
    <w:rsid w:val="004239F7"/>
    <w:rsid w:val="0042414F"/>
    <w:rsid w:val="004242AF"/>
    <w:rsid w:val="004275DD"/>
    <w:rsid w:val="00427A0D"/>
    <w:rsid w:val="00427A7D"/>
    <w:rsid w:val="00431C45"/>
    <w:rsid w:val="00431DD7"/>
    <w:rsid w:val="00432D42"/>
    <w:rsid w:val="00434C57"/>
    <w:rsid w:val="004355CD"/>
    <w:rsid w:val="0043576E"/>
    <w:rsid w:val="0043596B"/>
    <w:rsid w:val="00436DEA"/>
    <w:rsid w:val="00437B23"/>
    <w:rsid w:val="00441307"/>
    <w:rsid w:val="0044191A"/>
    <w:rsid w:val="004421B5"/>
    <w:rsid w:val="00442B63"/>
    <w:rsid w:val="00443306"/>
    <w:rsid w:val="004447C8"/>
    <w:rsid w:val="00444BC5"/>
    <w:rsid w:val="00445DE6"/>
    <w:rsid w:val="00447151"/>
    <w:rsid w:val="004478BF"/>
    <w:rsid w:val="00447AA9"/>
    <w:rsid w:val="00450B1F"/>
    <w:rsid w:val="00450F2A"/>
    <w:rsid w:val="00451210"/>
    <w:rsid w:val="00451606"/>
    <w:rsid w:val="00452696"/>
    <w:rsid w:val="00452A64"/>
    <w:rsid w:val="00453CBA"/>
    <w:rsid w:val="00453F3B"/>
    <w:rsid w:val="004541BA"/>
    <w:rsid w:val="00455354"/>
    <w:rsid w:val="00455D7A"/>
    <w:rsid w:val="00455DF5"/>
    <w:rsid w:val="004574E0"/>
    <w:rsid w:val="00457DE8"/>
    <w:rsid w:val="00461BBD"/>
    <w:rsid w:val="00462061"/>
    <w:rsid w:val="00462206"/>
    <w:rsid w:val="00462644"/>
    <w:rsid w:val="00462684"/>
    <w:rsid w:val="0046381F"/>
    <w:rsid w:val="00463FB5"/>
    <w:rsid w:val="00464D01"/>
    <w:rsid w:val="00467B92"/>
    <w:rsid w:val="0047050B"/>
    <w:rsid w:val="004705EA"/>
    <w:rsid w:val="0047115C"/>
    <w:rsid w:val="004714F2"/>
    <w:rsid w:val="00471ED8"/>
    <w:rsid w:val="00472049"/>
    <w:rsid w:val="004722A4"/>
    <w:rsid w:val="00472DA8"/>
    <w:rsid w:val="004731FB"/>
    <w:rsid w:val="00473EA7"/>
    <w:rsid w:val="0047415D"/>
    <w:rsid w:val="004742DA"/>
    <w:rsid w:val="0047487B"/>
    <w:rsid w:val="00475D1A"/>
    <w:rsid w:val="0048061D"/>
    <w:rsid w:val="004806AC"/>
    <w:rsid w:val="004808BE"/>
    <w:rsid w:val="00480D6D"/>
    <w:rsid w:val="00480F0D"/>
    <w:rsid w:val="0048115A"/>
    <w:rsid w:val="00481201"/>
    <w:rsid w:val="004861F2"/>
    <w:rsid w:val="004901B4"/>
    <w:rsid w:val="0049153C"/>
    <w:rsid w:val="00491C17"/>
    <w:rsid w:val="00491D04"/>
    <w:rsid w:val="0049265A"/>
    <w:rsid w:val="00492B57"/>
    <w:rsid w:val="004931BB"/>
    <w:rsid w:val="00494A5C"/>
    <w:rsid w:val="00494BA7"/>
    <w:rsid w:val="0049722A"/>
    <w:rsid w:val="004A0B47"/>
    <w:rsid w:val="004A12EB"/>
    <w:rsid w:val="004A18CE"/>
    <w:rsid w:val="004A216D"/>
    <w:rsid w:val="004A2D1B"/>
    <w:rsid w:val="004A522A"/>
    <w:rsid w:val="004A5430"/>
    <w:rsid w:val="004A5C9A"/>
    <w:rsid w:val="004A5DC9"/>
    <w:rsid w:val="004A5F16"/>
    <w:rsid w:val="004A61F2"/>
    <w:rsid w:val="004A63F4"/>
    <w:rsid w:val="004A64A8"/>
    <w:rsid w:val="004A77B7"/>
    <w:rsid w:val="004A7DF0"/>
    <w:rsid w:val="004B13B8"/>
    <w:rsid w:val="004B1C6C"/>
    <w:rsid w:val="004B1FCA"/>
    <w:rsid w:val="004B2252"/>
    <w:rsid w:val="004B28E8"/>
    <w:rsid w:val="004B2A27"/>
    <w:rsid w:val="004B3A96"/>
    <w:rsid w:val="004B3DC5"/>
    <w:rsid w:val="004B4125"/>
    <w:rsid w:val="004B450E"/>
    <w:rsid w:val="004B47FB"/>
    <w:rsid w:val="004B5F56"/>
    <w:rsid w:val="004B654D"/>
    <w:rsid w:val="004C42DE"/>
    <w:rsid w:val="004C45DC"/>
    <w:rsid w:val="004C4BE8"/>
    <w:rsid w:val="004C5D48"/>
    <w:rsid w:val="004C65CE"/>
    <w:rsid w:val="004C6813"/>
    <w:rsid w:val="004C7570"/>
    <w:rsid w:val="004D11AC"/>
    <w:rsid w:val="004D4076"/>
    <w:rsid w:val="004D4792"/>
    <w:rsid w:val="004D5547"/>
    <w:rsid w:val="004D5693"/>
    <w:rsid w:val="004D6467"/>
    <w:rsid w:val="004D6A6E"/>
    <w:rsid w:val="004E0248"/>
    <w:rsid w:val="004E0A0D"/>
    <w:rsid w:val="004E1184"/>
    <w:rsid w:val="004E2AD4"/>
    <w:rsid w:val="004E35BD"/>
    <w:rsid w:val="004E537D"/>
    <w:rsid w:val="004F0084"/>
    <w:rsid w:val="004F02F9"/>
    <w:rsid w:val="004F2234"/>
    <w:rsid w:val="004F63C9"/>
    <w:rsid w:val="004F6E68"/>
    <w:rsid w:val="004F712E"/>
    <w:rsid w:val="004F7185"/>
    <w:rsid w:val="0050069A"/>
    <w:rsid w:val="0050139F"/>
    <w:rsid w:val="0050259C"/>
    <w:rsid w:val="005027B0"/>
    <w:rsid w:val="005040EB"/>
    <w:rsid w:val="0050422A"/>
    <w:rsid w:val="00504991"/>
    <w:rsid w:val="00504C35"/>
    <w:rsid w:val="00505EC6"/>
    <w:rsid w:val="005065D6"/>
    <w:rsid w:val="005067E2"/>
    <w:rsid w:val="005138AE"/>
    <w:rsid w:val="005166BF"/>
    <w:rsid w:val="00516D27"/>
    <w:rsid w:val="00517264"/>
    <w:rsid w:val="0051730C"/>
    <w:rsid w:val="00520DDE"/>
    <w:rsid w:val="00522F50"/>
    <w:rsid w:val="00526609"/>
    <w:rsid w:val="005272F9"/>
    <w:rsid w:val="005307B7"/>
    <w:rsid w:val="005308A0"/>
    <w:rsid w:val="00530C53"/>
    <w:rsid w:val="00530EF2"/>
    <w:rsid w:val="00531D0B"/>
    <w:rsid w:val="005326BF"/>
    <w:rsid w:val="0053372E"/>
    <w:rsid w:val="00533A4A"/>
    <w:rsid w:val="00533A5E"/>
    <w:rsid w:val="005355B0"/>
    <w:rsid w:val="00535690"/>
    <w:rsid w:val="00536B28"/>
    <w:rsid w:val="005371CB"/>
    <w:rsid w:val="0053766B"/>
    <w:rsid w:val="005379AB"/>
    <w:rsid w:val="005409E1"/>
    <w:rsid w:val="00541E9E"/>
    <w:rsid w:val="00542E1A"/>
    <w:rsid w:val="00543024"/>
    <w:rsid w:val="0054673C"/>
    <w:rsid w:val="00547875"/>
    <w:rsid w:val="00547EB9"/>
    <w:rsid w:val="0055018F"/>
    <w:rsid w:val="005508C7"/>
    <w:rsid w:val="00552056"/>
    <w:rsid w:val="00552A33"/>
    <w:rsid w:val="00553037"/>
    <w:rsid w:val="0055348D"/>
    <w:rsid w:val="005535AA"/>
    <w:rsid w:val="00553605"/>
    <w:rsid w:val="005544B0"/>
    <w:rsid w:val="0055511B"/>
    <w:rsid w:val="0055638A"/>
    <w:rsid w:val="00557452"/>
    <w:rsid w:val="00557F04"/>
    <w:rsid w:val="0056164A"/>
    <w:rsid w:val="00562407"/>
    <w:rsid w:val="00562958"/>
    <w:rsid w:val="00562E47"/>
    <w:rsid w:val="00564305"/>
    <w:rsid w:val="00564EC7"/>
    <w:rsid w:val="0056664F"/>
    <w:rsid w:val="00566FCD"/>
    <w:rsid w:val="00567B6B"/>
    <w:rsid w:val="00567C37"/>
    <w:rsid w:val="00571364"/>
    <w:rsid w:val="00571DCA"/>
    <w:rsid w:val="00573C86"/>
    <w:rsid w:val="00573FA6"/>
    <w:rsid w:val="00575A41"/>
    <w:rsid w:val="005762FF"/>
    <w:rsid w:val="00576EEB"/>
    <w:rsid w:val="00577AF5"/>
    <w:rsid w:val="00577D20"/>
    <w:rsid w:val="005800D1"/>
    <w:rsid w:val="00580C13"/>
    <w:rsid w:val="005821BF"/>
    <w:rsid w:val="00582635"/>
    <w:rsid w:val="00582B72"/>
    <w:rsid w:val="00583870"/>
    <w:rsid w:val="005868BF"/>
    <w:rsid w:val="005872D0"/>
    <w:rsid w:val="00587FFB"/>
    <w:rsid w:val="005940DE"/>
    <w:rsid w:val="0059484D"/>
    <w:rsid w:val="00594F22"/>
    <w:rsid w:val="005966C0"/>
    <w:rsid w:val="00597F9C"/>
    <w:rsid w:val="005A0108"/>
    <w:rsid w:val="005A025C"/>
    <w:rsid w:val="005A416A"/>
    <w:rsid w:val="005A43C7"/>
    <w:rsid w:val="005A5F5F"/>
    <w:rsid w:val="005A7581"/>
    <w:rsid w:val="005B0A07"/>
    <w:rsid w:val="005B0C92"/>
    <w:rsid w:val="005B0D97"/>
    <w:rsid w:val="005B234B"/>
    <w:rsid w:val="005B399F"/>
    <w:rsid w:val="005B629A"/>
    <w:rsid w:val="005B6452"/>
    <w:rsid w:val="005B6B1C"/>
    <w:rsid w:val="005B7CB0"/>
    <w:rsid w:val="005C19B9"/>
    <w:rsid w:val="005C22C3"/>
    <w:rsid w:val="005C3295"/>
    <w:rsid w:val="005C36C5"/>
    <w:rsid w:val="005D01E4"/>
    <w:rsid w:val="005D07AD"/>
    <w:rsid w:val="005D0E1B"/>
    <w:rsid w:val="005D0E69"/>
    <w:rsid w:val="005D16D2"/>
    <w:rsid w:val="005D26E7"/>
    <w:rsid w:val="005D2A66"/>
    <w:rsid w:val="005D30BD"/>
    <w:rsid w:val="005D382D"/>
    <w:rsid w:val="005D4CFE"/>
    <w:rsid w:val="005D6C93"/>
    <w:rsid w:val="005E0101"/>
    <w:rsid w:val="005E1115"/>
    <w:rsid w:val="005E19AA"/>
    <w:rsid w:val="005E21FA"/>
    <w:rsid w:val="005E4081"/>
    <w:rsid w:val="005E461A"/>
    <w:rsid w:val="005E5883"/>
    <w:rsid w:val="005E6973"/>
    <w:rsid w:val="005F01CC"/>
    <w:rsid w:val="005F0B70"/>
    <w:rsid w:val="005F1255"/>
    <w:rsid w:val="005F158D"/>
    <w:rsid w:val="005F1645"/>
    <w:rsid w:val="005F2E2E"/>
    <w:rsid w:val="005F4219"/>
    <w:rsid w:val="005F46FA"/>
    <w:rsid w:val="005F62A7"/>
    <w:rsid w:val="005F6C31"/>
    <w:rsid w:val="005F7254"/>
    <w:rsid w:val="005F772B"/>
    <w:rsid w:val="005F781C"/>
    <w:rsid w:val="00600484"/>
    <w:rsid w:val="00602506"/>
    <w:rsid w:val="006058D5"/>
    <w:rsid w:val="0060744E"/>
    <w:rsid w:val="006078AD"/>
    <w:rsid w:val="00607C72"/>
    <w:rsid w:val="006123F5"/>
    <w:rsid w:val="006142C0"/>
    <w:rsid w:val="00614C46"/>
    <w:rsid w:val="006156EE"/>
    <w:rsid w:val="00616312"/>
    <w:rsid w:val="00617122"/>
    <w:rsid w:val="00620466"/>
    <w:rsid w:val="00620886"/>
    <w:rsid w:val="00620EB2"/>
    <w:rsid w:val="00621353"/>
    <w:rsid w:val="00621458"/>
    <w:rsid w:val="00622BA1"/>
    <w:rsid w:val="00622D25"/>
    <w:rsid w:val="0062309A"/>
    <w:rsid w:val="00623447"/>
    <w:rsid w:val="0062351A"/>
    <w:rsid w:val="00623C7F"/>
    <w:rsid w:val="0062772F"/>
    <w:rsid w:val="0063079F"/>
    <w:rsid w:val="00630946"/>
    <w:rsid w:val="00630E49"/>
    <w:rsid w:val="006317F2"/>
    <w:rsid w:val="0063272F"/>
    <w:rsid w:val="00633C54"/>
    <w:rsid w:val="00634416"/>
    <w:rsid w:val="006344D8"/>
    <w:rsid w:val="006350F6"/>
    <w:rsid w:val="00635C83"/>
    <w:rsid w:val="00636FAB"/>
    <w:rsid w:val="00640E3D"/>
    <w:rsid w:val="006436B1"/>
    <w:rsid w:val="006440A2"/>
    <w:rsid w:val="006440E7"/>
    <w:rsid w:val="00644481"/>
    <w:rsid w:val="00645663"/>
    <w:rsid w:val="00646184"/>
    <w:rsid w:val="006467E1"/>
    <w:rsid w:val="00646FA1"/>
    <w:rsid w:val="00647894"/>
    <w:rsid w:val="00647A8B"/>
    <w:rsid w:val="00647D91"/>
    <w:rsid w:val="00647F00"/>
    <w:rsid w:val="00650C3E"/>
    <w:rsid w:val="006510AD"/>
    <w:rsid w:val="006523AD"/>
    <w:rsid w:val="00652ED6"/>
    <w:rsid w:val="0065570A"/>
    <w:rsid w:val="00655EB7"/>
    <w:rsid w:val="00661F46"/>
    <w:rsid w:val="00662502"/>
    <w:rsid w:val="0066262F"/>
    <w:rsid w:val="00665746"/>
    <w:rsid w:val="00665E14"/>
    <w:rsid w:val="006664AA"/>
    <w:rsid w:val="006700D5"/>
    <w:rsid w:val="006701F3"/>
    <w:rsid w:val="006706F0"/>
    <w:rsid w:val="006713BA"/>
    <w:rsid w:val="00672ADB"/>
    <w:rsid w:val="00672D08"/>
    <w:rsid w:val="00674CF0"/>
    <w:rsid w:val="00674E71"/>
    <w:rsid w:val="0067543C"/>
    <w:rsid w:val="0067716D"/>
    <w:rsid w:val="006771C3"/>
    <w:rsid w:val="00677875"/>
    <w:rsid w:val="006808AD"/>
    <w:rsid w:val="00680CC9"/>
    <w:rsid w:val="006811BC"/>
    <w:rsid w:val="006814FA"/>
    <w:rsid w:val="006817CA"/>
    <w:rsid w:val="00682459"/>
    <w:rsid w:val="0068424C"/>
    <w:rsid w:val="00684886"/>
    <w:rsid w:val="00685F91"/>
    <w:rsid w:val="006863E0"/>
    <w:rsid w:val="006873B7"/>
    <w:rsid w:val="00690249"/>
    <w:rsid w:val="00691478"/>
    <w:rsid w:val="00692155"/>
    <w:rsid w:val="006949B1"/>
    <w:rsid w:val="00696A2C"/>
    <w:rsid w:val="00697E3C"/>
    <w:rsid w:val="006A0617"/>
    <w:rsid w:val="006A16F7"/>
    <w:rsid w:val="006A1CB6"/>
    <w:rsid w:val="006A30B7"/>
    <w:rsid w:val="006A3404"/>
    <w:rsid w:val="006A3F83"/>
    <w:rsid w:val="006A4187"/>
    <w:rsid w:val="006A6B74"/>
    <w:rsid w:val="006A7905"/>
    <w:rsid w:val="006B0EFA"/>
    <w:rsid w:val="006B39E2"/>
    <w:rsid w:val="006B4661"/>
    <w:rsid w:val="006B5866"/>
    <w:rsid w:val="006B6444"/>
    <w:rsid w:val="006C0E6A"/>
    <w:rsid w:val="006C0F84"/>
    <w:rsid w:val="006C1DDC"/>
    <w:rsid w:val="006C1EE3"/>
    <w:rsid w:val="006C2617"/>
    <w:rsid w:val="006C470C"/>
    <w:rsid w:val="006C4851"/>
    <w:rsid w:val="006C533E"/>
    <w:rsid w:val="006C6452"/>
    <w:rsid w:val="006C66D0"/>
    <w:rsid w:val="006D0B65"/>
    <w:rsid w:val="006D1435"/>
    <w:rsid w:val="006D26EE"/>
    <w:rsid w:val="006D2B0B"/>
    <w:rsid w:val="006D4563"/>
    <w:rsid w:val="006D5CBE"/>
    <w:rsid w:val="006D5FB6"/>
    <w:rsid w:val="006D656D"/>
    <w:rsid w:val="006D6586"/>
    <w:rsid w:val="006D68D5"/>
    <w:rsid w:val="006D6D94"/>
    <w:rsid w:val="006D743B"/>
    <w:rsid w:val="006E1B46"/>
    <w:rsid w:val="006E256C"/>
    <w:rsid w:val="006E34D8"/>
    <w:rsid w:val="006E6796"/>
    <w:rsid w:val="006E7172"/>
    <w:rsid w:val="006E7242"/>
    <w:rsid w:val="006E7344"/>
    <w:rsid w:val="006F2DDD"/>
    <w:rsid w:val="006F2FEF"/>
    <w:rsid w:val="006F31AF"/>
    <w:rsid w:val="006F3610"/>
    <w:rsid w:val="006F43DE"/>
    <w:rsid w:val="006F4463"/>
    <w:rsid w:val="006F5315"/>
    <w:rsid w:val="006F7AD3"/>
    <w:rsid w:val="007000E8"/>
    <w:rsid w:val="00700558"/>
    <w:rsid w:val="00701C3D"/>
    <w:rsid w:val="00702794"/>
    <w:rsid w:val="00702D78"/>
    <w:rsid w:val="00703618"/>
    <w:rsid w:val="00703EBD"/>
    <w:rsid w:val="00706119"/>
    <w:rsid w:val="00710DE2"/>
    <w:rsid w:val="007110AB"/>
    <w:rsid w:val="0071218A"/>
    <w:rsid w:val="007129B4"/>
    <w:rsid w:val="00712A5E"/>
    <w:rsid w:val="00712EDF"/>
    <w:rsid w:val="00713046"/>
    <w:rsid w:val="007139A7"/>
    <w:rsid w:val="0071403D"/>
    <w:rsid w:val="00717468"/>
    <w:rsid w:val="00721AF9"/>
    <w:rsid w:val="007220A8"/>
    <w:rsid w:val="00722EC6"/>
    <w:rsid w:val="00723850"/>
    <w:rsid w:val="00723D21"/>
    <w:rsid w:val="007244BD"/>
    <w:rsid w:val="007251FE"/>
    <w:rsid w:val="00725A1F"/>
    <w:rsid w:val="00725F95"/>
    <w:rsid w:val="00730BA1"/>
    <w:rsid w:val="00730E0B"/>
    <w:rsid w:val="00731496"/>
    <w:rsid w:val="007323F7"/>
    <w:rsid w:val="0073378E"/>
    <w:rsid w:val="00735E8D"/>
    <w:rsid w:val="00736721"/>
    <w:rsid w:val="00736C08"/>
    <w:rsid w:val="0073738B"/>
    <w:rsid w:val="007376D6"/>
    <w:rsid w:val="007404BF"/>
    <w:rsid w:val="007414EB"/>
    <w:rsid w:val="00741E50"/>
    <w:rsid w:val="007430E1"/>
    <w:rsid w:val="00743B41"/>
    <w:rsid w:val="00744C4C"/>
    <w:rsid w:val="00745AB5"/>
    <w:rsid w:val="00750CD2"/>
    <w:rsid w:val="007513D3"/>
    <w:rsid w:val="007516A5"/>
    <w:rsid w:val="00751A76"/>
    <w:rsid w:val="00753BA1"/>
    <w:rsid w:val="00754D48"/>
    <w:rsid w:val="0075509E"/>
    <w:rsid w:val="0075551E"/>
    <w:rsid w:val="00757071"/>
    <w:rsid w:val="0076055E"/>
    <w:rsid w:val="0076067F"/>
    <w:rsid w:val="00760BE9"/>
    <w:rsid w:val="00761187"/>
    <w:rsid w:val="0076184D"/>
    <w:rsid w:val="00761AC6"/>
    <w:rsid w:val="007627F3"/>
    <w:rsid w:val="00762E7B"/>
    <w:rsid w:val="00762F54"/>
    <w:rsid w:val="0076348C"/>
    <w:rsid w:val="007652EF"/>
    <w:rsid w:val="00765573"/>
    <w:rsid w:val="00765D1D"/>
    <w:rsid w:val="00766B1F"/>
    <w:rsid w:val="00767B29"/>
    <w:rsid w:val="0077001D"/>
    <w:rsid w:val="00770AF7"/>
    <w:rsid w:val="00771C12"/>
    <w:rsid w:val="00772C91"/>
    <w:rsid w:val="00774EE6"/>
    <w:rsid w:val="00775694"/>
    <w:rsid w:val="00775E40"/>
    <w:rsid w:val="007772B2"/>
    <w:rsid w:val="007809A4"/>
    <w:rsid w:val="007822DA"/>
    <w:rsid w:val="0078345B"/>
    <w:rsid w:val="00783807"/>
    <w:rsid w:val="00784C4E"/>
    <w:rsid w:val="00784F36"/>
    <w:rsid w:val="00785E2B"/>
    <w:rsid w:val="00786677"/>
    <w:rsid w:val="007878F4"/>
    <w:rsid w:val="00791057"/>
    <w:rsid w:val="007917BD"/>
    <w:rsid w:val="007924B5"/>
    <w:rsid w:val="00795137"/>
    <w:rsid w:val="007957FE"/>
    <w:rsid w:val="00795DBD"/>
    <w:rsid w:val="00797AB8"/>
    <w:rsid w:val="007A13C2"/>
    <w:rsid w:val="007A1A0C"/>
    <w:rsid w:val="007A1BB4"/>
    <w:rsid w:val="007A2C3B"/>
    <w:rsid w:val="007A4616"/>
    <w:rsid w:val="007A4823"/>
    <w:rsid w:val="007A5364"/>
    <w:rsid w:val="007A55E9"/>
    <w:rsid w:val="007A5FAB"/>
    <w:rsid w:val="007A612C"/>
    <w:rsid w:val="007A6F42"/>
    <w:rsid w:val="007A7C76"/>
    <w:rsid w:val="007B1E1A"/>
    <w:rsid w:val="007B36C4"/>
    <w:rsid w:val="007B39F5"/>
    <w:rsid w:val="007B4D01"/>
    <w:rsid w:val="007B5D37"/>
    <w:rsid w:val="007B6394"/>
    <w:rsid w:val="007B645C"/>
    <w:rsid w:val="007B6A18"/>
    <w:rsid w:val="007B6B23"/>
    <w:rsid w:val="007B6E91"/>
    <w:rsid w:val="007B73C7"/>
    <w:rsid w:val="007C170F"/>
    <w:rsid w:val="007C1CCA"/>
    <w:rsid w:val="007C243F"/>
    <w:rsid w:val="007C2EAE"/>
    <w:rsid w:val="007C40BA"/>
    <w:rsid w:val="007C4B26"/>
    <w:rsid w:val="007C6B3C"/>
    <w:rsid w:val="007C7D3E"/>
    <w:rsid w:val="007D0967"/>
    <w:rsid w:val="007D0F1C"/>
    <w:rsid w:val="007D477E"/>
    <w:rsid w:val="007D4C08"/>
    <w:rsid w:val="007D684B"/>
    <w:rsid w:val="007D7E51"/>
    <w:rsid w:val="007E0064"/>
    <w:rsid w:val="007E2C54"/>
    <w:rsid w:val="007E3D87"/>
    <w:rsid w:val="007E430A"/>
    <w:rsid w:val="007E4E0B"/>
    <w:rsid w:val="007E575E"/>
    <w:rsid w:val="007E5A6C"/>
    <w:rsid w:val="007E5A99"/>
    <w:rsid w:val="007E5B21"/>
    <w:rsid w:val="007E6054"/>
    <w:rsid w:val="007E65E1"/>
    <w:rsid w:val="007E684D"/>
    <w:rsid w:val="007E69D0"/>
    <w:rsid w:val="007E6B85"/>
    <w:rsid w:val="007E6D3B"/>
    <w:rsid w:val="007F1700"/>
    <w:rsid w:val="007F25BB"/>
    <w:rsid w:val="007F3B1D"/>
    <w:rsid w:val="007F7C86"/>
    <w:rsid w:val="008007E2"/>
    <w:rsid w:val="00800B25"/>
    <w:rsid w:val="00800F0A"/>
    <w:rsid w:val="00802BA7"/>
    <w:rsid w:val="0080529C"/>
    <w:rsid w:val="00805A26"/>
    <w:rsid w:val="00805C8D"/>
    <w:rsid w:val="00807BE2"/>
    <w:rsid w:val="00807E04"/>
    <w:rsid w:val="00810B2C"/>
    <w:rsid w:val="00812500"/>
    <w:rsid w:val="00813D1F"/>
    <w:rsid w:val="008148B2"/>
    <w:rsid w:val="00816168"/>
    <w:rsid w:val="00816DB8"/>
    <w:rsid w:val="00817E18"/>
    <w:rsid w:val="00822627"/>
    <w:rsid w:val="0082370B"/>
    <w:rsid w:val="00825271"/>
    <w:rsid w:val="008255DB"/>
    <w:rsid w:val="00825770"/>
    <w:rsid w:val="00825FFD"/>
    <w:rsid w:val="00827837"/>
    <w:rsid w:val="00831825"/>
    <w:rsid w:val="00831AF7"/>
    <w:rsid w:val="00832D75"/>
    <w:rsid w:val="008332EC"/>
    <w:rsid w:val="00833968"/>
    <w:rsid w:val="00833A8D"/>
    <w:rsid w:val="00834E0D"/>
    <w:rsid w:val="00836B89"/>
    <w:rsid w:val="00837320"/>
    <w:rsid w:val="00837FD0"/>
    <w:rsid w:val="008413CB"/>
    <w:rsid w:val="008416EB"/>
    <w:rsid w:val="0084293B"/>
    <w:rsid w:val="00842DEE"/>
    <w:rsid w:val="0084603B"/>
    <w:rsid w:val="00846F63"/>
    <w:rsid w:val="0084702C"/>
    <w:rsid w:val="008471F5"/>
    <w:rsid w:val="00847805"/>
    <w:rsid w:val="00850298"/>
    <w:rsid w:val="008502BE"/>
    <w:rsid w:val="00851D46"/>
    <w:rsid w:val="00852CD2"/>
    <w:rsid w:val="00854035"/>
    <w:rsid w:val="008545B8"/>
    <w:rsid w:val="00854728"/>
    <w:rsid w:val="008550C2"/>
    <w:rsid w:val="00856A28"/>
    <w:rsid w:val="00856D58"/>
    <w:rsid w:val="00857A6B"/>
    <w:rsid w:val="008608A3"/>
    <w:rsid w:val="00861407"/>
    <w:rsid w:val="00861932"/>
    <w:rsid w:val="008627ED"/>
    <w:rsid w:val="00863436"/>
    <w:rsid w:val="008636B9"/>
    <w:rsid w:val="00866CC6"/>
    <w:rsid w:val="00866CF3"/>
    <w:rsid w:val="00870BEF"/>
    <w:rsid w:val="00871BC3"/>
    <w:rsid w:val="00871DF6"/>
    <w:rsid w:val="00872038"/>
    <w:rsid w:val="008748A4"/>
    <w:rsid w:val="00875659"/>
    <w:rsid w:val="00876923"/>
    <w:rsid w:val="008770B4"/>
    <w:rsid w:val="008774E7"/>
    <w:rsid w:val="00877AAD"/>
    <w:rsid w:val="00880788"/>
    <w:rsid w:val="0088184D"/>
    <w:rsid w:val="00882329"/>
    <w:rsid w:val="00883497"/>
    <w:rsid w:val="008836EB"/>
    <w:rsid w:val="0088430B"/>
    <w:rsid w:val="008843DD"/>
    <w:rsid w:val="008845C0"/>
    <w:rsid w:val="00884E77"/>
    <w:rsid w:val="00885DDB"/>
    <w:rsid w:val="00886B32"/>
    <w:rsid w:val="008870F8"/>
    <w:rsid w:val="00887645"/>
    <w:rsid w:val="00887FC5"/>
    <w:rsid w:val="00890895"/>
    <w:rsid w:val="00890A8F"/>
    <w:rsid w:val="00890BF8"/>
    <w:rsid w:val="008931EC"/>
    <w:rsid w:val="00893FA0"/>
    <w:rsid w:val="0089437C"/>
    <w:rsid w:val="0089708E"/>
    <w:rsid w:val="008A1BDC"/>
    <w:rsid w:val="008A293C"/>
    <w:rsid w:val="008A6BD4"/>
    <w:rsid w:val="008A7D55"/>
    <w:rsid w:val="008B0016"/>
    <w:rsid w:val="008B01F4"/>
    <w:rsid w:val="008B1742"/>
    <w:rsid w:val="008B194F"/>
    <w:rsid w:val="008B23C4"/>
    <w:rsid w:val="008B242D"/>
    <w:rsid w:val="008B3FE2"/>
    <w:rsid w:val="008B4601"/>
    <w:rsid w:val="008B476E"/>
    <w:rsid w:val="008B4941"/>
    <w:rsid w:val="008B4BCF"/>
    <w:rsid w:val="008B54F8"/>
    <w:rsid w:val="008B5A8D"/>
    <w:rsid w:val="008B5DEC"/>
    <w:rsid w:val="008B64DD"/>
    <w:rsid w:val="008B6D81"/>
    <w:rsid w:val="008B742F"/>
    <w:rsid w:val="008C0EA9"/>
    <w:rsid w:val="008C14DF"/>
    <w:rsid w:val="008C1DB4"/>
    <w:rsid w:val="008C2E4C"/>
    <w:rsid w:val="008C3675"/>
    <w:rsid w:val="008C3A1C"/>
    <w:rsid w:val="008C4284"/>
    <w:rsid w:val="008C50D1"/>
    <w:rsid w:val="008C57D4"/>
    <w:rsid w:val="008C5F14"/>
    <w:rsid w:val="008C6110"/>
    <w:rsid w:val="008C6530"/>
    <w:rsid w:val="008C72FB"/>
    <w:rsid w:val="008C7AF0"/>
    <w:rsid w:val="008D0B30"/>
    <w:rsid w:val="008D2EC1"/>
    <w:rsid w:val="008D36FA"/>
    <w:rsid w:val="008D4E4C"/>
    <w:rsid w:val="008D5001"/>
    <w:rsid w:val="008D6134"/>
    <w:rsid w:val="008D7B95"/>
    <w:rsid w:val="008E033B"/>
    <w:rsid w:val="008E0DEE"/>
    <w:rsid w:val="008E523F"/>
    <w:rsid w:val="008E6A99"/>
    <w:rsid w:val="008E7D3F"/>
    <w:rsid w:val="008F1056"/>
    <w:rsid w:val="008F1452"/>
    <w:rsid w:val="008F22C4"/>
    <w:rsid w:val="008F2E68"/>
    <w:rsid w:val="008F32BB"/>
    <w:rsid w:val="008F3821"/>
    <w:rsid w:val="0090074F"/>
    <w:rsid w:val="00901395"/>
    <w:rsid w:val="009014B2"/>
    <w:rsid w:val="0090228F"/>
    <w:rsid w:val="0090268E"/>
    <w:rsid w:val="00903ABA"/>
    <w:rsid w:val="00910FD4"/>
    <w:rsid w:val="00911497"/>
    <w:rsid w:val="0091248F"/>
    <w:rsid w:val="00913819"/>
    <w:rsid w:val="009147C2"/>
    <w:rsid w:val="00915C1A"/>
    <w:rsid w:val="00916C1B"/>
    <w:rsid w:val="00916D02"/>
    <w:rsid w:val="009215E5"/>
    <w:rsid w:val="00922B12"/>
    <w:rsid w:val="00924909"/>
    <w:rsid w:val="00925286"/>
    <w:rsid w:val="00925A89"/>
    <w:rsid w:val="00926C31"/>
    <w:rsid w:val="009279B5"/>
    <w:rsid w:val="009317CB"/>
    <w:rsid w:val="00931B27"/>
    <w:rsid w:val="00932C86"/>
    <w:rsid w:val="00932DAD"/>
    <w:rsid w:val="00933FDF"/>
    <w:rsid w:val="00934277"/>
    <w:rsid w:val="0093440D"/>
    <w:rsid w:val="00934929"/>
    <w:rsid w:val="00934970"/>
    <w:rsid w:val="009364BC"/>
    <w:rsid w:val="00937F02"/>
    <w:rsid w:val="0094038E"/>
    <w:rsid w:val="009409BA"/>
    <w:rsid w:val="00943D38"/>
    <w:rsid w:val="00946470"/>
    <w:rsid w:val="00946CAB"/>
    <w:rsid w:val="00946D95"/>
    <w:rsid w:val="00947BFC"/>
    <w:rsid w:val="00947C3C"/>
    <w:rsid w:val="00951301"/>
    <w:rsid w:val="00952983"/>
    <w:rsid w:val="0095438F"/>
    <w:rsid w:val="00956B36"/>
    <w:rsid w:val="00957846"/>
    <w:rsid w:val="00960025"/>
    <w:rsid w:val="009603E4"/>
    <w:rsid w:val="00960839"/>
    <w:rsid w:val="00961D5D"/>
    <w:rsid w:val="00963D63"/>
    <w:rsid w:val="00965A07"/>
    <w:rsid w:val="009662FD"/>
    <w:rsid w:val="0096676D"/>
    <w:rsid w:val="00967327"/>
    <w:rsid w:val="009674A1"/>
    <w:rsid w:val="00967ABC"/>
    <w:rsid w:val="00970102"/>
    <w:rsid w:val="009701FC"/>
    <w:rsid w:val="00970396"/>
    <w:rsid w:val="00971924"/>
    <w:rsid w:val="009719EC"/>
    <w:rsid w:val="00973649"/>
    <w:rsid w:val="009738CC"/>
    <w:rsid w:val="00974691"/>
    <w:rsid w:val="00974EB7"/>
    <w:rsid w:val="0097639B"/>
    <w:rsid w:val="00980DD3"/>
    <w:rsid w:val="00981665"/>
    <w:rsid w:val="0098218D"/>
    <w:rsid w:val="00983250"/>
    <w:rsid w:val="009842B4"/>
    <w:rsid w:val="00984C17"/>
    <w:rsid w:val="00985227"/>
    <w:rsid w:val="00985701"/>
    <w:rsid w:val="009858DB"/>
    <w:rsid w:val="00985E1D"/>
    <w:rsid w:val="00986841"/>
    <w:rsid w:val="00986C1C"/>
    <w:rsid w:val="009921B7"/>
    <w:rsid w:val="0099446F"/>
    <w:rsid w:val="009948D0"/>
    <w:rsid w:val="00995E9C"/>
    <w:rsid w:val="00996869"/>
    <w:rsid w:val="009975E7"/>
    <w:rsid w:val="009A0020"/>
    <w:rsid w:val="009A14DD"/>
    <w:rsid w:val="009A32AC"/>
    <w:rsid w:val="009A335E"/>
    <w:rsid w:val="009A363F"/>
    <w:rsid w:val="009A36A9"/>
    <w:rsid w:val="009A4CF5"/>
    <w:rsid w:val="009A4D26"/>
    <w:rsid w:val="009A5F3B"/>
    <w:rsid w:val="009A5F49"/>
    <w:rsid w:val="009A6C8C"/>
    <w:rsid w:val="009A6FB0"/>
    <w:rsid w:val="009A7136"/>
    <w:rsid w:val="009B000F"/>
    <w:rsid w:val="009B0B3C"/>
    <w:rsid w:val="009B0DF0"/>
    <w:rsid w:val="009B5C39"/>
    <w:rsid w:val="009C1469"/>
    <w:rsid w:val="009C202D"/>
    <w:rsid w:val="009C29FD"/>
    <w:rsid w:val="009C3E4C"/>
    <w:rsid w:val="009C49FA"/>
    <w:rsid w:val="009C5753"/>
    <w:rsid w:val="009C7112"/>
    <w:rsid w:val="009C7211"/>
    <w:rsid w:val="009C722C"/>
    <w:rsid w:val="009D0055"/>
    <w:rsid w:val="009D05D2"/>
    <w:rsid w:val="009D191E"/>
    <w:rsid w:val="009D3F0E"/>
    <w:rsid w:val="009D4470"/>
    <w:rsid w:val="009D4ACA"/>
    <w:rsid w:val="009D4BEB"/>
    <w:rsid w:val="009D592E"/>
    <w:rsid w:val="009D5B14"/>
    <w:rsid w:val="009D663C"/>
    <w:rsid w:val="009D6D21"/>
    <w:rsid w:val="009D7803"/>
    <w:rsid w:val="009E0273"/>
    <w:rsid w:val="009E2F1B"/>
    <w:rsid w:val="009E2F7A"/>
    <w:rsid w:val="009E3837"/>
    <w:rsid w:val="009E3A23"/>
    <w:rsid w:val="009E43EC"/>
    <w:rsid w:val="009E4BED"/>
    <w:rsid w:val="009E63C1"/>
    <w:rsid w:val="009E6502"/>
    <w:rsid w:val="009E6AD1"/>
    <w:rsid w:val="009E71EA"/>
    <w:rsid w:val="009E79E1"/>
    <w:rsid w:val="009F03C8"/>
    <w:rsid w:val="009F10A7"/>
    <w:rsid w:val="009F2283"/>
    <w:rsid w:val="009F5B2D"/>
    <w:rsid w:val="009F6C33"/>
    <w:rsid w:val="009F7390"/>
    <w:rsid w:val="009F7E68"/>
    <w:rsid w:val="00A01822"/>
    <w:rsid w:val="00A01CD2"/>
    <w:rsid w:val="00A02F86"/>
    <w:rsid w:val="00A0514A"/>
    <w:rsid w:val="00A057EB"/>
    <w:rsid w:val="00A05F60"/>
    <w:rsid w:val="00A11531"/>
    <w:rsid w:val="00A1200B"/>
    <w:rsid w:val="00A14D46"/>
    <w:rsid w:val="00A14F6B"/>
    <w:rsid w:val="00A166AC"/>
    <w:rsid w:val="00A17789"/>
    <w:rsid w:val="00A17FDF"/>
    <w:rsid w:val="00A20CFB"/>
    <w:rsid w:val="00A212FB"/>
    <w:rsid w:val="00A21AF6"/>
    <w:rsid w:val="00A23A03"/>
    <w:rsid w:val="00A23E53"/>
    <w:rsid w:val="00A2449F"/>
    <w:rsid w:val="00A26562"/>
    <w:rsid w:val="00A30279"/>
    <w:rsid w:val="00A31A96"/>
    <w:rsid w:val="00A32038"/>
    <w:rsid w:val="00A32B67"/>
    <w:rsid w:val="00A33DE1"/>
    <w:rsid w:val="00A341D3"/>
    <w:rsid w:val="00A36FE5"/>
    <w:rsid w:val="00A3739C"/>
    <w:rsid w:val="00A3784E"/>
    <w:rsid w:val="00A379A9"/>
    <w:rsid w:val="00A37DA6"/>
    <w:rsid w:val="00A42881"/>
    <w:rsid w:val="00A42E4F"/>
    <w:rsid w:val="00A43035"/>
    <w:rsid w:val="00A439C4"/>
    <w:rsid w:val="00A44120"/>
    <w:rsid w:val="00A44EFB"/>
    <w:rsid w:val="00A463F9"/>
    <w:rsid w:val="00A46EB7"/>
    <w:rsid w:val="00A47CD4"/>
    <w:rsid w:val="00A505D9"/>
    <w:rsid w:val="00A50812"/>
    <w:rsid w:val="00A50FEE"/>
    <w:rsid w:val="00A5151F"/>
    <w:rsid w:val="00A52239"/>
    <w:rsid w:val="00A5393F"/>
    <w:rsid w:val="00A541F8"/>
    <w:rsid w:val="00A544F9"/>
    <w:rsid w:val="00A55E1A"/>
    <w:rsid w:val="00A55FF7"/>
    <w:rsid w:val="00A566C0"/>
    <w:rsid w:val="00A60633"/>
    <w:rsid w:val="00A606E4"/>
    <w:rsid w:val="00A60F2A"/>
    <w:rsid w:val="00A61091"/>
    <w:rsid w:val="00A610C4"/>
    <w:rsid w:val="00A62653"/>
    <w:rsid w:val="00A63464"/>
    <w:rsid w:val="00A649EA"/>
    <w:rsid w:val="00A64E6F"/>
    <w:rsid w:val="00A65CF8"/>
    <w:rsid w:val="00A66F97"/>
    <w:rsid w:val="00A70AB0"/>
    <w:rsid w:val="00A70D4F"/>
    <w:rsid w:val="00A74662"/>
    <w:rsid w:val="00A74B99"/>
    <w:rsid w:val="00A75238"/>
    <w:rsid w:val="00A75EE1"/>
    <w:rsid w:val="00A7725C"/>
    <w:rsid w:val="00A776F2"/>
    <w:rsid w:val="00A77A45"/>
    <w:rsid w:val="00A81896"/>
    <w:rsid w:val="00A83360"/>
    <w:rsid w:val="00A8574D"/>
    <w:rsid w:val="00A869C6"/>
    <w:rsid w:val="00A87848"/>
    <w:rsid w:val="00A909FD"/>
    <w:rsid w:val="00A91672"/>
    <w:rsid w:val="00A9210D"/>
    <w:rsid w:val="00A937D5"/>
    <w:rsid w:val="00A96101"/>
    <w:rsid w:val="00A9777D"/>
    <w:rsid w:val="00AA0005"/>
    <w:rsid w:val="00AA09E6"/>
    <w:rsid w:val="00AA2199"/>
    <w:rsid w:val="00AA3983"/>
    <w:rsid w:val="00AA3A5F"/>
    <w:rsid w:val="00AA458A"/>
    <w:rsid w:val="00AA4AB9"/>
    <w:rsid w:val="00AA5A47"/>
    <w:rsid w:val="00AA727D"/>
    <w:rsid w:val="00AB02DF"/>
    <w:rsid w:val="00AB0BAD"/>
    <w:rsid w:val="00AB1C89"/>
    <w:rsid w:val="00AB283C"/>
    <w:rsid w:val="00AB2A8C"/>
    <w:rsid w:val="00AB3997"/>
    <w:rsid w:val="00AB3B50"/>
    <w:rsid w:val="00AB3E8C"/>
    <w:rsid w:val="00AB404E"/>
    <w:rsid w:val="00AB4231"/>
    <w:rsid w:val="00AB518A"/>
    <w:rsid w:val="00AB6EC3"/>
    <w:rsid w:val="00AC0008"/>
    <w:rsid w:val="00AC2010"/>
    <w:rsid w:val="00AC2816"/>
    <w:rsid w:val="00AC2E36"/>
    <w:rsid w:val="00AC315E"/>
    <w:rsid w:val="00AC4194"/>
    <w:rsid w:val="00AC447C"/>
    <w:rsid w:val="00AC45CE"/>
    <w:rsid w:val="00AC4F4D"/>
    <w:rsid w:val="00AC54CF"/>
    <w:rsid w:val="00AC608F"/>
    <w:rsid w:val="00AC65E0"/>
    <w:rsid w:val="00AC6774"/>
    <w:rsid w:val="00AC6E20"/>
    <w:rsid w:val="00AC6F38"/>
    <w:rsid w:val="00AC739A"/>
    <w:rsid w:val="00AC7C9E"/>
    <w:rsid w:val="00AC7CFE"/>
    <w:rsid w:val="00AC7F82"/>
    <w:rsid w:val="00AD0644"/>
    <w:rsid w:val="00AD085B"/>
    <w:rsid w:val="00AD162D"/>
    <w:rsid w:val="00AD1795"/>
    <w:rsid w:val="00AD1B36"/>
    <w:rsid w:val="00AD1C6B"/>
    <w:rsid w:val="00AD2223"/>
    <w:rsid w:val="00AD316A"/>
    <w:rsid w:val="00AD37C0"/>
    <w:rsid w:val="00AD5CD8"/>
    <w:rsid w:val="00AD5FEA"/>
    <w:rsid w:val="00AD66A4"/>
    <w:rsid w:val="00AD67CF"/>
    <w:rsid w:val="00AD686F"/>
    <w:rsid w:val="00AD6D69"/>
    <w:rsid w:val="00AD737B"/>
    <w:rsid w:val="00AD75D8"/>
    <w:rsid w:val="00AE1B4F"/>
    <w:rsid w:val="00AE1CBB"/>
    <w:rsid w:val="00AE259C"/>
    <w:rsid w:val="00AE2709"/>
    <w:rsid w:val="00AE30C2"/>
    <w:rsid w:val="00AE3A39"/>
    <w:rsid w:val="00AE573D"/>
    <w:rsid w:val="00AE6AE0"/>
    <w:rsid w:val="00AF37A0"/>
    <w:rsid w:val="00AF4C25"/>
    <w:rsid w:val="00AF57F0"/>
    <w:rsid w:val="00AF7663"/>
    <w:rsid w:val="00AF79AE"/>
    <w:rsid w:val="00B00C03"/>
    <w:rsid w:val="00B03386"/>
    <w:rsid w:val="00B05884"/>
    <w:rsid w:val="00B05A7A"/>
    <w:rsid w:val="00B0758A"/>
    <w:rsid w:val="00B0769E"/>
    <w:rsid w:val="00B114F5"/>
    <w:rsid w:val="00B11826"/>
    <w:rsid w:val="00B144F1"/>
    <w:rsid w:val="00B1500E"/>
    <w:rsid w:val="00B15148"/>
    <w:rsid w:val="00B15490"/>
    <w:rsid w:val="00B17EFE"/>
    <w:rsid w:val="00B209CC"/>
    <w:rsid w:val="00B227E0"/>
    <w:rsid w:val="00B23E10"/>
    <w:rsid w:val="00B24652"/>
    <w:rsid w:val="00B247B2"/>
    <w:rsid w:val="00B25906"/>
    <w:rsid w:val="00B25B0E"/>
    <w:rsid w:val="00B304FF"/>
    <w:rsid w:val="00B339CA"/>
    <w:rsid w:val="00B356E1"/>
    <w:rsid w:val="00B36541"/>
    <w:rsid w:val="00B367EB"/>
    <w:rsid w:val="00B37345"/>
    <w:rsid w:val="00B40526"/>
    <w:rsid w:val="00B40904"/>
    <w:rsid w:val="00B40D26"/>
    <w:rsid w:val="00B40EBF"/>
    <w:rsid w:val="00B4208E"/>
    <w:rsid w:val="00B43E18"/>
    <w:rsid w:val="00B44911"/>
    <w:rsid w:val="00B46299"/>
    <w:rsid w:val="00B464D6"/>
    <w:rsid w:val="00B471BE"/>
    <w:rsid w:val="00B50436"/>
    <w:rsid w:val="00B51830"/>
    <w:rsid w:val="00B528F7"/>
    <w:rsid w:val="00B52D4A"/>
    <w:rsid w:val="00B536BF"/>
    <w:rsid w:val="00B56CAB"/>
    <w:rsid w:val="00B570A7"/>
    <w:rsid w:val="00B5740E"/>
    <w:rsid w:val="00B57B3F"/>
    <w:rsid w:val="00B609B4"/>
    <w:rsid w:val="00B629CE"/>
    <w:rsid w:val="00B63030"/>
    <w:rsid w:val="00B6341B"/>
    <w:rsid w:val="00B63D14"/>
    <w:rsid w:val="00B664CD"/>
    <w:rsid w:val="00B70DA5"/>
    <w:rsid w:val="00B72244"/>
    <w:rsid w:val="00B732C4"/>
    <w:rsid w:val="00B734D5"/>
    <w:rsid w:val="00B75AF5"/>
    <w:rsid w:val="00B760BF"/>
    <w:rsid w:val="00B775FA"/>
    <w:rsid w:val="00B77F3B"/>
    <w:rsid w:val="00B77FE6"/>
    <w:rsid w:val="00B802E1"/>
    <w:rsid w:val="00B80395"/>
    <w:rsid w:val="00B80548"/>
    <w:rsid w:val="00B8209C"/>
    <w:rsid w:val="00B82832"/>
    <w:rsid w:val="00B829FC"/>
    <w:rsid w:val="00B83ECB"/>
    <w:rsid w:val="00B85C7D"/>
    <w:rsid w:val="00B85D98"/>
    <w:rsid w:val="00B8659E"/>
    <w:rsid w:val="00B87B35"/>
    <w:rsid w:val="00B87EDB"/>
    <w:rsid w:val="00B91541"/>
    <w:rsid w:val="00B93B70"/>
    <w:rsid w:val="00B94364"/>
    <w:rsid w:val="00B94583"/>
    <w:rsid w:val="00B94B23"/>
    <w:rsid w:val="00B951ED"/>
    <w:rsid w:val="00B95507"/>
    <w:rsid w:val="00B9671F"/>
    <w:rsid w:val="00BA0A6E"/>
    <w:rsid w:val="00BA11E8"/>
    <w:rsid w:val="00BA4894"/>
    <w:rsid w:val="00BA6750"/>
    <w:rsid w:val="00BA72B0"/>
    <w:rsid w:val="00BA7E0E"/>
    <w:rsid w:val="00BB0356"/>
    <w:rsid w:val="00BB0C6D"/>
    <w:rsid w:val="00BB1D4B"/>
    <w:rsid w:val="00BB1F39"/>
    <w:rsid w:val="00BB23A8"/>
    <w:rsid w:val="00BB25D2"/>
    <w:rsid w:val="00BB2D51"/>
    <w:rsid w:val="00BB3631"/>
    <w:rsid w:val="00BB3EDE"/>
    <w:rsid w:val="00BB4686"/>
    <w:rsid w:val="00BB4DE6"/>
    <w:rsid w:val="00BB571E"/>
    <w:rsid w:val="00BB6340"/>
    <w:rsid w:val="00BB6D3B"/>
    <w:rsid w:val="00BB7198"/>
    <w:rsid w:val="00BC0269"/>
    <w:rsid w:val="00BC0EB3"/>
    <w:rsid w:val="00BC12BC"/>
    <w:rsid w:val="00BC1CA0"/>
    <w:rsid w:val="00BC4FF3"/>
    <w:rsid w:val="00BC50D6"/>
    <w:rsid w:val="00BC680A"/>
    <w:rsid w:val="00BD0928"/>
    <w:rsid w:val="00BD0A20"/>
    <w:rsid w:val="00BD1E5F"/>
    <w:rsid w:val="00BD2CD0"/>
    <w:rsid w:val="00BD3A61"/>
    <w:rsid w:val="00BD3AAF"/>
    <w:rsid w:val="00BD427A"/>
    <w:rsid w:val="00BD5719"/>
    <w:rsid w:val="00BD5B9E"/>
    <w:rsid w:val="00BD5EBB"/>
    <w:rsid w:val="00BD63FB"/>
    <w:rsid w:val="00BD77E8"/>
    <w:rsid w:val="00BE043C"/>
    <w:rsid w:val="00BE0B77"/>
    <w:rsid w:val="00BE30EB"/>
    <w:rsid w:val="00BE31B9"/>
    <w:rsid w:val="00BE3326"/>
    <w:rsid w:val="00BE3C59"/>
    <w:rsid w:val="00BE44B1"/>
    <w:rsid w:val="00BE7E34"/>
    <w:rsid w:val="00BF0AE5"/>
    <w:rsid w:val="00BF0B8B"/>
    <w:rsid w:val="00BF1249"/>
    <w:rsid w:val="00BF2334"/>
    <w:rsid w:val="00BF29D4"/>
    <w:rsid w:val="00BF3AE6"/>
    <w:rsid w:val="00BF3CF4"/>
    <w:rsid w:val="00BF43A2"/>
    <w:rsid w:val="00BF4B26"/>
    <w:rsid w:val="00BF55FB"/>
    <w:rsid w:val="00BF5AE6"/>
    <w:rsid w:val="00BF641B"/>
    <w:rsid w:val="00BF663C"/>
    <w:rsid w:val="00BF7934"/>
    <w:rsid w:val="00BF7D0E"/>
    <w:rsid w:val="00C0050A"/>
    <w:rsid w:val="00C00B67"/>
    <w:rsid w:val="00C011BD"/>
    <w:rsid w:val="00C01568"/>
    <w:rsid w:val="00C04DEE"/>
    <w:rsid w:val="00C054DD"/>
    <w:rsid w:val="00C0568F"/>
    <w:rsid w:val="00C07777"/>
    <w:rsid w:val="00C10EDF"/>
    <w:rsid w:val="00C1239C"/>
    <w:rsid w:val="00C12E16"/>
    <w:rsid w:val="00C12F13"/>
    <w:rsid w:val="00C13004"/>
    <w:rsid w:val="00C13099"/>
    <w:rsid w:val="00C13BD8"/>
    <w:rsid w:val="00C141A4"/>
    <w:rsid w:val="00C15192"/>
    <w:rsid w:val="00C15F72"/>
    <w:rsid w:val="00C165E9"/>
    <w:rsid w:val="00C170AA"/>
    <w:rsid w:val="00C17CD2"/>
    <w:rsid w:val="00C201F2"/>
    <w:rsid w:val="00C204B8"/>
    <w:rsid w:val="00C21C32"/>
    <w:rsid w:val="00C21F99"/>
    <w:rsid w:val="00C23607"/>
    <w:rsid w:val="00C261CF"/>
    <w:rsid w:val="00C26A66"/>
    <w:rsid w:val="00C26C31"/>
    <w:rsid w:val="00C26F9D"/>
    <w:rsid w:val="00C2786D"/>
    <w:rsid w:val="00C2796E"/>
    <w:rsid w:val="00C27CA1"/>
    <w:rsid w:val="00C31DD2"/>
    <w:rsid w:val="00C3383D"/>
    <w:rsid w:val="00C33DA0"/>
    <w:rsid w:val="00C347BD"/>
    <w:rsid w:val="00C3547F"/>
    <w:rsid w:val="00C35B5B"/>
    <w:rsid w:val="00C35BBA"/>
    <w:rsid w:val="00C364AD"/>
    <w:rsid w:val="00C37966"/>
    <w:rsid w:val="00C4041F"/>
    <w:rsid w:val="00C4104E"/>
    <w:rsid w:val="00C4120E"/>
    <w:rsid w:val="00C41B70"/>
    <w:rsid w:val="00C422B8"/>
    <w:rsid w:val="00C425AE"/>
    <w:rsid w:val="00C43B19"/>
    <w:rsid w:val="00C44375"/>
    <w:rsid w:val="00C44EEB"/>
    <w:rsid w:val="00C46ABE"/>
    <w:rsid w:val="00C47383"/>
    <w:rsid w:val="00C4742E"/>
    <w:rsid w:val="00C50C50"/>
    <w:rsid w:val="00C528AD"/>
    <w:rsid w:val="00C52AE6"/>
    <w:rsid w:val="00C54584"/>
    <w:rsid w:val="00C55555"/>
    <w:rsid w:val="00C5717B"/>
    <w:rsid w:val="00C61893"/>
    <w:rsid w:val="00C65BE8"/>
    <w:rsid w:val="00C67168"/>
    <w:rsid w:val="00C67B7F"/>
    <w:rsid w:val="00C67BD4"/>
    <w:rsid w:val="00C722F9"/>
    <w:rsid w:val="00C73BA3"/>
    <w:rsid w:val="00C74FA6"/>
    <w:rsid w:val="00C75732"/>
    <w:rsid w:val="00C76A2B"/>
    <w:rsid w:val="00C77424"/>
    <w:rsid w:val="00C7761F"/>
    <w:rsid w:val="00C80979"/>
    <w:rsid w:val="00C829CF"/>
    <w:rsid w:val="00C8306F"/>
    <w:rsid w:val="00C85188"/>
    <w:rsid w:val="00C852F6"/>
    <w:rsid w:val="00C85352"/>
    <w:rsid w:val="00C86209"/>
    <w:rsid w:val="00C86C8D"/>
    <w:rsid w:val="00C86CC7"/>
    <w:rsid w:val="00C918EC"/>
    <w:rsid w:val="00C9335F"/>
    <w:rsid w:val="00C93E3F"/>
    <w:rsid w:val="00C9683D"/>
    <w:rsid w:val="00C97753"/>
    <w:rsid w:val="00C9797F"/>
    <w:rsid w:val="00CA14E2"/>
    <w:rsid w:val="00CA30E5"/>
    <w:rsid w:val="00CA42F5"/>
    <w:rsid w:val="00CA46A3"/>
    <w:rsid w:val="00CA54B2"/>
    <w:rsid w:val="00CA569A"/>
    <w:rsid w:val="00CA5CDD"/>
    <w:rsid w:val="00CB045B"/>
    <w:rsid w:val="00CB11B9"/>
    <w:rsid w:val="00CB1C77"/>
    <w:rsid w:val="00CB2D3A"/>
    <w:rsid w:val="00CB2D3E"/>
    <w:rsid w:val="00CB4120"/>
    <w:rsid w:val="00CB43F8"/>
    <w:rsid w:val="00CB440E"/>
    <w:rsid w:val="00CB4E8C"/>
    <w:rsid w:val="00CC013A"/>
    <w:rsid w:val="00CC032B"/>
    <w:rsid w:val="00CC0D5F"/>
    <w:rsid w:val="00CC114D"/>
    <w:rsid w:val="00CC1981"/>
    <w:rsid w:val="00CC1DF4"/>
    <w:rsid w:val="00CC2445"/>
    <w:rsid w:val="00CC2D61"/>
    <w:rsid w:val="00CC3FB1"/>
    <w:rsid w:val="00CC3FE6"/>
    <w:rsid w:val="00CC41A2"/>
    <w:rsid w:val="00CC55B6"/>
    <w:rsid w:val="00CD15AC"/>
    <w:rsid w:val="00CD2ED4"/>
    <w:rsid w:val="00CD50E2"/>
    <w:rsid w:val="00CD50F7"/>
    <w:rsid w:val="00CD5EC1"/>
    <w:rsid w:val="00CD6266"/>
    <w:rsid w:val="00CD6C6B"/>
    <w:rsid w:val="00CD7FFD"/>
    <w:rsid w:val="00CE06B9"/>
    <w:rsid w:val="00CE1DF9"/>
    <w:rsid w:val="00CE2F3E"/>
    <w:rsid w:val="00CE32F1"/>
    <w:rsid w:val="00CE468B"/>
    <w:rsid w:val="00CE476C"/>
    <w:rsid w:val="00CE55C2"/>
    <w:rsid w:val="00CE5885"/>
    <w:rsid w:val="00CE58F6"/>
    <w:rsid w:val="00CE6E63"/>
    <w:rsid w:val="00CE7573"/>
    <w:rsid w:val="00CE7762"/>
    <w:rsid w:val="00CE79EA"/>
    <w:rsid w:val="00CF0C1A"/>
    <w:rsid w:val="00CF19EB"/>
    <w:rsid w:val="00CF1B80"/>
    <w:rsid w:val="00CF1B81"/>
    <w:rsid w:val="00CF1E65"/>
    <w:rsid w:val="00CF32B8"/>
    <w:rsid w:val="00CF3B8C"/>
    <w:rsid w:val="00CF5E10"/>
    <w:rsid w:val="00CF7563"/>
    <w:rsid w:val="00CF7CD6"/>
    <w:rsid w:val="00D0104F"/>
    <w:rsid w:val="00D027D9"/>
    <w:rsid w:val="00D02C05"/>
    <w:rsid w:val="00D047FA"/>
    <w:rsid w:val="00D04952"/>
    <w:rsid w:val="00D05422"/>
    <w:rsid w:val="00D0673B"/>
    <w:rsid w:val="00D11702"/>
    <w:rsid w:val="00D12D0E"/>
    <w:rsid w:val="00D13037"/>
    <w:rsid w:val="00D13C93"/>
    <w:rsid w:val="00D1405B"/>
    <w:rsid w:val="00D165B1"/>
    <w:rsid w:val="00D171A9"/>
    <w:rsid w:val="00D172D9"/>
    <w:rsid w:val="00D17355"/>
    <w:rsid w:val="00D17712"/>
    <w:rsid w:val="00D20786"/>
    <w:rsid w:val="00D21FA4"/>
    <w:rsid w:val="00D244AD"/>
    <w:rsid w:val="00D24A52"/>
    <w:rsid w:val="00D25202"/>
    <w:rsid w:val="00D25398"/>
    <w:rsid w:val="00D261A3"/>
    <w:rsid w:val="00D27725"/>
    <w:rsid w:val="00D317C7"/>
    <w:rsid w:val="00D32557"/>
    <w:rsid w:val="00D3288F"/>
    <w:rsid w:val="00D32992"/>
    <w:rsid w:val="00D3386A"/>
    <w:rsid w:val="00D33BD4"/>
    <w:rsid w:val="00D342B9"/>
    <w:rsid w:val="00D41439"/>
    <w:rsid w:val="00D42046"/>
    <w:rsid w:val="00D424A5"/>
    <w:rsid w:val="00D42D12"/>
    <w:rsid w:val="00D439A7"/>
    <w:rsid w:val="00D43D9D"/>
    <w:rsid w:val="00D463CD"/>
    <w:rsid w:val="00D46598"/>
    <w:rsid w:val="00D50624"/>
    <w:rsid w:val="00D51AA8"/>
    <w:rsid w:val="00D54750"/>
    <w:rsid w:val="00D54A8B"/>
    <w:rsid w:val="00D54FB1"/>
    <w:rsid w:val="00D55E12"/>
    <w:rsid w:val="00D562AA"/>
    <w:rsid w:val="00D566E3"/>
    <w:rsid w:val="00D5689F"/>
    <w:rsid w:val="00D56AE1"/>
    <w:rsid w:val="00D57A09"/>
    <w:rsid w:val="00D60BB4"/>
    <w:rsid w:val="00D61BCB"/>
    <w:rsid w:val="00D638EA"/>
    <w:rsid w:val="00D63DD1"/>
    <w:rsid w:val="00D64311"/>
    <w:rsid w:val="00D64688"/>
    <w:rsid w:val="00D64BC3"/>
    <w:rsid w:val="00D65AE4"/>
    <w:rsid w:val="00D6669C"/>
    <w:rsid w:val="00D66A65"/>
    <w:rsid w:val="00D677F1"/>
    <w:rsid w:val="00D706FB"/>
    <w:rsid w:val="00D70A81"/>
    <w:rsid w:val="00D70AF7"/>
    <w:rsid w:val="00D714B2"/>
    <w:rsid w:val="00D71747"/>
    <w:rsid w:val="00D71E97"/>
    <w:rsid w:val="00D71FBB"/>
    <w:rsid w:val="00D72D96"/>
    <w:rsid w:val="00D75C52"/>
    <w:rsid w:val="00D77DD8"/>
    <w:rsid w:val="00D80921"/>
    <w:rsid w:val="00D81C95"/>
    <w:rsid w:val="00D81CE7"/>
    <w:rsid w:val="00D81F0B"/>
    <w:rsid w:val="00D827AD"/>
    <w:rsid w:val="00D83000"/>
    <w:rsid w:val="00D830FE"/>
    <w:rsid w:val="00D84028"/>
    <w:rsid w:val="00D84937"/>
    <w:rsid w:val="00D860FD"/>
    <w:rsid w:val="00D863D9"/>
    <w:rsid w:val="00D8684E"/>
    <w:rsid w:val="00D90F08"/>
    <w:rsid w:val="00D9206C"/>
    <w:rsid w:val="00D938EB"/>
    <w:rsid w:val="00D9520A"/>
    <w:rsid w:val="00D95D4C"/>
    <w:rsid w:val="00DA2BF5"/>
    <w:rsid w:val="00DA30F6"/>
    <w:rsid w:val="00DA3DFA"/>
    <w:rsid w:val="00DA3FF5"/>
    <w:rsid w:val="00DA432E"/>
    <w:rsid w:val="00DA459B"/>
    <w:rsid w:val="00DA4EE6"/>
    <w:rsid w:val="00DA61CC"/>
    <w:rsid w:val="00DA640A"/>
    <w:rsid w:val="00DA7261"/>
    <w:rsid w:val="00DA7A06"/>
    <w:rsid w:val="00DB1689"/>
    <w:rsid w:val="00DB1926"/>
    <w:rsid w:val="00DB1F8D"/>
    <w:rsid w:val="00DB29EC"/>
    <w:rsid w:val="00DB374C"/>
    <w:rsid w:val="00DB388D"/>
    <w:rsid w:val="00DB4811"/>
    <w:rsid w:val="00DB4B64"/>
    <w:rsid w:val="00DB5263"/>
    <w:rsid w:val="00DB5AAB"/>
    <w:rsid w:val="00DB6E2C"/>
    <w:rsid w:val="00DB7731"/>
    <w:rsid w:val="00DC00B3"/>
    <w:rsid w:val="00DC0265"/>
    <w:rsid w:val="00DC075A"/>
    <w:rsid w:val="00DC1569"/>
    <w:rsid w:val="00DC1650"/>
    <w:rsid w:val="00DC1BCF"/>
    <w:rsid w:val="00DC3037"/>
    <w:rsid w:val="00DC4E30"/>
    <w:rsid w:val="00DC7C27"/>
    <w:rsid w:val="00DD0CF7"/>
    <w:rsid w:val="00DD1BDA"/>
    <w:rsid w:val="00DD20B6"/>
    <w:rsid w:val="00DD4D9F"/>
    <w:rsid w:val="00DD513E"/>
    <w:rsid w:val="00DD5E8F"/>
    <w:rsid w:val="00DD6413"/>
    <w:rsid w:val="00DE1680"/>
    <w:rsid w:val="00DE1AE1"/>
    <w:rsid w:val="00DE1E21"/>
    <w:rsid w:val="00DE28FD"/>
    <w:rsid w:val="00DE515E"/>
    <w:rsid w:val="00DE5885"/>
    <w:rsid w:val="00DE6D81"/>
    <w:rsid w:val="00DE744C"/>
    <w:rsid w:val="00DE7F53"/>
    <w:rsid w:val="00DF00A6"/>
    <w:rsid w:val="00DF0DD0"/>
    <w:rsid w:val="00DF5B2B"/>
    <w:rsid w:val="00DF6523"/>
    <w:rsid w:val="00DF727A"/>
    <w:rsid w:val="00DF78AA"/>
    <w:rsid w:val="00DF7C18"/>
    <w:rsid w:val="00DF7C1F"/>
    <w:rsid w:val="00E0049B"/>
    <w:rsid w:val="00E01C09"/>
    <w:rsid w:val="00E02098"/>
    <w:rsid w:val="00E024FF"/>
    <w:rsid w:val="00E026BD"/>
    <w:rsid w:val="00E02AA5"/>
    <w:rsid w:val="00E0428F"/>
    <w:rsid w:val="00E05221"/>
    <w:rsid w:val="00E07E9C"/>
    <w:rsid w:val="00E1032B"/>
    <w:rsid w:val="00E10912"/>
    <w:rsid w:val="00E1253A"/>
    <w:rsid w:val="00E13C1A"/>
    <w:rsid w:val="00E13CC1"/>
    <w:rsid w:val="00E171B1"/>
    <w:rsid w:val="00E20D4A"/>
    <w:rsid w:val="00E21791"/>
    <w:rsid w:val="00E259BC"/>
    <w:rsid w:val="00E26693"/>
    <w:rsid w:val="00E26B54"/>
    <w:rsid w:val="00E27F86"/>
    <w:rsid w:val="00E302CF"/>
    <w:rsid w:val="00E30304"/>
    <w:rsid w:val="00E30FCF"/>
    <w:rsid w:val="00E31886"/>
    <w:rsid w:val="00E31D3F"/>
    <w:rsid w:val="00E3370C"/>
    <w:rsid w:val="00E34017"/>
    <w:rsid w:val="00E3572B"/>
    <w:rsid w:val="00E35E49"/>
    <w:rsid w:val="00E35FC4"/>
    <w:rsid w:val="00E40AD9"/>
    <w:rsid w:val="00E41120"/>
    <w:rsid w:val="00E417D7"/>
    <w:rsid w:val="00E42816"/>
    <w:rsid w:val="00E4479A"/>
    <w:rsid w:val="00E456B8"/>
    <w:rsid w:val="00E45B28"/>
    <w:rsid w:val="00E45C5E"/>
    <w:rsid w:val="00E46380"/>
    <w:rsid w:val="00E47030"/>
    <w:rsid w:val="00E471DA"/>
    <w:rsid w:val="00E50B53"/>
    <w:rsid w:val="00E52BCA"/>
    <w:rsid w:val="00E5310A"/>
    <w:rsid w:val="00E54895"/>
    <w:rsid w:val="00E54EEB"/>
    <w:rsid w:val="00E5548E"/>
    <w:rsid w:val="00E564DB"/>
    <w:rsid w:val="00E56653"/>
    <w:rsid w:val="00E56AF8"/>
    <w:rsid w:val="00E60017"/>
    <w:rsid w:val="00E604A2"/>
    <w:rsid w:val="00E613F1"/>
    <w:rsid w:val="00E6244C"/>
    <w:rsid w:val="00E62C2A"/>
    <w:rsid w:val="00E637B6"/>
    <w:rsid w:val="00E64462"/>
    <w:rsid w:val="00E66C25"/>
    <w:rsid w:val="00E70994"/>
    <w:rsid w:val="00E71936"/>
    <w:rsid w:val="00E722A6"/>
    <w:rsid w:val="00E72369"/>
    <w:rsid w:val="00E7239A"/>
    <w:rsid w:val="00E73539"/>
    <w:rsid w:val="00E73E50"/>
    <w:rsid w:val="00E7485D"/>
    <w:rsid w:val="00E74A6E"/>
    <w:rsid w:val="00E75D0F"/>
    <w:rsid w:val="00E76668"/>
    <w:rsid w:val="00E77307"/>
    <w:rsid w:val="00E80128"/>
    <w:rsid w:val="00E82E16"/>
    <w:rsid w:val="00E83289"/>
    <w:rsid w:val="00E83C4F"/>
    <w:rsid w:val="00E83ED2"/>
    <w:rsid w:val="00E85186"/>
    <w:rsid w:val="00E87C2B"/>
    <w:rsid w:val="00E907FD"/>
    <w:rsid w:val="00E91619"/>
    <w:rsid w:val="00E9168F"/>
    <w:rsid w:val="00E92DCE"/>
    <w:rsid w:val="00E936CD"/>
    <w:rsid w:val="00E9484A"/>
    <w:rsid w:val="00E96588"/>
    <w:rsid w:val="00E97B99"/>
    <w:rsid w:val="00EA147C"/>
    <w:rsid w:val="00EA1EB0"/>
    <w:rsid w:val="00EA22F6"/>
    <w:rsid w:val="00EA2504"/>
    <w:rsid w:val="00EA2966"/>
    <w:rsid w:val="00EA35BA"/>
    <w:rsid w:val="00EA38D5"/>
    <w:rsid w:val="00EA3D6E"/>
    <w:rsid w:val="00EA42C1"/>
    <w:rsid w:val="00EA4DA5"/>
    <w:rsid w:val="00EA5304"/>
    <w:rsid w:val="00EA5849"/>
    <w:rsid w:val="00EA66DD"/>
    <w:rsid w:val="00EA7347"/>
    <w:rsid w:val="00EB0196"/>
    <w:rsid w:val="00EB2830"/>
    <w:rsid w:val="00EB2934"/>
    <w:rsid w:val="00EB2D95"/>
    <w:rsid w:val="00EB3B94"/>
    <w:rsid w:val="00EB4572"/>
    <w:rsid w:val="00EB55A3"/>
    <w:rsid w:val="00EC00A0"/>
    <w:rsid w:val="00EC0B11"/>
    <w:rsid w:val="00EC11CA"/>
    <w:rsid w:val="00EC1D87"/>
    <w:rsid w:val="00EC2915"/>
    <w:rsid w:val="00EC2D12"/>
    <w:rsid w:val="00EC511F"/>
    <w:rsid w:val="00EC699A"/>
    <w:rsid w:val="00EC7874"/>
    <w:rsid w:val="00EC7AC5"/>
    <w:rsid w:val="00ED0684"/>
    <w:rsid w:val="00ED06EF"/>
    <w:rsid w:val="00ED109F"/>
    <w:rsid w:val="00ED1670"/>
    <w:rsid w:val="00ED18A3"/>
    <w:rsid w:val="00ED244C"/>
    <w:rsid w:val="00ED3C7C"/>
    <w:rsid w:val="00ED44DE"/>
    <w:rsid w:val="00ED64F5"/>
    <w:rsid w:val="00ED657C"/>
    <w:rsid w:val="00ED7362"/>
    <w:rsid w:val="00ED76AC"/>
    <w:rsid w:val="00EE0428"/>
    <w:rsid w:val="00EE049E"/>
    <w:rsid w:val="00EE1416"/>
    <w:rsid w:val="00EE1471"/>
    <w:rsid w:val="00EE1DF4"/>
    <w:rsid w:val="00EE1E9E"/>
    <w:rsid w:val="00EE352E"/>
    <w:rsid w:val="00EE39A7"/>
    <w:rsid w:val="00EE63C7"/>
    <w:rsid w:val="00EE644A"/>
    <w:rsid w:val="00EE7720"/>
    <w:rsid w:val="00EF10B3"/>
    <w:rsid w:val="00EF3036"/>
    <w:rsid w:val="00EF46CA"/>
    <w:rsid w:val="00EF597B"/>
    <w:rsid w:val="00EF6E5E"/>
    <w:rsid w:val="00EF7442"/>
    <w:rsid w:val="00F00760"/>
    <w:rsid w:val="00F00CF4"/>
    <w:rsid w:val="00F01E77"/>
    <w:rsid w:val="00F027AF"/>
    <w:rsid w:val="00F02A49"/>
    <w:rsid w:val="00F059A5"/>
    <w:rsid w:val="00F0618C"/>
    <w:rsid w:val="00F06C03"/>
    <w:rsid w:val="00F07A60"/>
    <w:rsid w:val="00F10EB7"/>
    <w:rsid w:val="00F10F52"/>
    <w:rsid w:val="00F114F0"/>
    <w:rsid w:val="00F13FB0"/>
    <w:rsid w:val="00F1558C"/>
    <w:rsid w:val="00F15A05"/>
    <w:rsid w:val="00F20DCC"/>
    <w:rsid w:val="00F257B6"/>
    <w:rsid w:val="00F31AA7"/>
    <w:rsid w:val="00F31F3E"/>
    <w:rsid w:val="00F320A4"/>
    <w:rsid w:val="00F32687"/>
    <w:rsid w:val="00F32699"/>
    <w:rsid w:val="00F33475"/>
    <w:rsid w:val="00F34570"/>
    <w:rsid w:val="00F34801"/>
    <w:rsid w:val="00F34F7F"/>
    <w:rsid w:val="00F35E3D"/>
    <w:rsid w:val="00F36424"/>
    <w:rsid w:val="00F36595"/>
    <w:rsid w:val="00F36AD4"/>
    <w:rsid w:val="00F36C85"/>
    <w:rsid w:val="00F37384"/>
    <w:rsid w:val="00F37634"/>
    <w:rsid w:val="00F42511"/>
    <w:rsid w:val="00F42CB8"/>
    <w:rsid w:val="00F44D22"/>
    <w:rsid w:val="00F45448"/>
    <w:rsid w:val="00F458B2"/>
    <w:rsid w:val="00F45E61"/>
    <w:rsid w:val="00F46FD3"/>
    <w:rsid w:val="00F50272"/>
    <w:rsid w:val="00F50308"/>
    <w:rsid w:val="00F507AE"/>
    <w:rsid w:val="00F518BC"/>
    <w:rsid w:val="00F51FF5"/>
    <w:rsid w:val="00F52197"/>
    <w:rsid w:val="00F53292"/>
    <w:rsid w:val="00F547B7"/>
    <w:rsid w:val="00F549BD"/>
    <w:rsid w:val="00F552C9"/>
    <w:rsid w:val="00F556EC"/>
    <w:rsid w:val="00F558D0"/>
    <w:rsid w:val="00F5746F"/>
    <w:rsid w:val="00F62798"/>
    <w:rsid w:val="00F62A2A"/>
    <w:rsid w:val="00F64F97"/>
    <w:rsid w:val="00F674AF"/>
    <w:rsid w:val="00F677F0"/>
    <w:rsid w:val="00F7101E"/>
    <w:rsid w:val="00F7137B"/>
    <w:rsid w:val="00F72388"/>
    <w:rsid w:val="00F725DF"/>
    <w:rsid w:val="00F72964"/>
    <w:rsid w:val="00F72D44"/>
    <w:rsid w:val="00F74124"/>
    <w:rsid w:val="00F746E7"/>
    <w:rsid w:val="00F74ED7"/>
    <w:rsid w:val="00F76185"/>
    <w:rsid w:val="00F765D2"/>
    <w:rsid w:val="00F76910"/>
    <w:rsid w:val="00F76AF6"/>
    <w:rsid w:val="00F76F75"/>
    <w:rsid w:val="00F775D4"/>
    <w:rsid w:val="00F77AC4"/>
    <w:rsid w:val="00F80383"/>
    <w:rsid w:val="00F805E2"/>
    <w:rsid w:val="00F8115A"/>
    <w:rsid w:val="00F81546"/>
    <w:rsid w:val="00F8194F"/>
    <w:rsid w:val="00F8291B"/>
    <w:rsid w:val="00F847E5"/>
    <w:rsid w:val="00F84B06"/>
    <w:rsid w:val="00F84BEF"/>
    <w:rsid w:val="00F85589"/>
    <w:rsid w:val="00F8670B"/>
    <w:rsid w:val="00F86BBF"/>
    <w:rsid w:val="00F8715A"/>
    <w:rsid w:val="00F9166A"/>
    <w:rsid w:val="00F9214B"/>
    <w:rsid w:val="00F93B18"/>
    <w:rsid w:val="00F94FA4"/>
    <w:rsid w:val="00F971D5"/>
    <w:rsid w:val="00FA0C91"/>
    <w:rsid w:val="00FA193E"/>
    <w:rsid w:val="00FA1B81"/>
    <w:rsid w:val="00FA2163"/>
    <w:rsid w:val="00FA24FD"/>
    <w:rsid w:val="00FA2CC7"/>
    <w:rsid w:val="00FA374E"/>
    <w:rsid w:val="00FA3C36"/>
    <w:rsid w:val="00FA5C7A"/>
    <w:rsid w:val="00FA67BF"/>
    <w:rsid w:val="00FA68C5"/>
    <w:rsid w:val="00FA6931"/>
    <w:rsid w:val="00FB1FE6"/>
    <w:rsid w:val="00FB21D0"/>
    <w:rsid w:val="00FB3051"/>
    <w:rsid w:val="00FB3F8B"/>
    <w:rsid w:val="00FB559E"/>
    <w:rsid w:val="00FB5A55"/>
    <w:rsid w:val="00FB5D5D"/>
    <w:rsid w:val="00FB653D"/>
    <w:rsid w:val="00FB79B6"/>
    <w:rsid w:val="00FC01FC"/>
    <w:rsid w:val="00FC0E62"/>
    <w:rsid w:val="00FC350D"/>
    <w:rsid w:val="00FC48FA"/>
    <w:rsid w:val="00FC4F9C"/>
    <w:rsid w:val="00FC7098"/>
    <w:rsid w:val="00FC78B0"/>
    <w:rsid w:val="00FD132C"/>
    <w:rsid w:val="00FD1958"/>
    <w:rsid w:val="00FD4A16"/>
    <w:rsid w:val="00FD4CF4"/>
    <w:rsid w:val="00FD5A92"/>
    <w:rsid w:val="00FD69E1"/>
    <w:rsid w:val="00FD6D7C"/>
    <w:rsid w:val="00FD7947"/>
    <w:rsid w:val="00FE15F2"/>
    <w:rsid w:val="00FE2DF1"/>
    <w:rsid w:val="00FE38FE"/>
    <w:rsid w:val="00FE3A1D"/>
    <w:rsid w:val="00FE3C8F"/>
    <w:rsid w:val="00FF0091"/>
    <w:rsid w:val="00FF149E"/>
    <w:rsid w:val="00FF1889"/>
    <w:rsid w:val="00FF2631"/>
    <w:rsid w:val="00FF5774"/>
    <w:rsid w:val="00FF5EFD"/>
    <w:rsid w:val="00FF5FB9"/>
    <w:rsid w:val="00FF61F2"/>
    <w:rsid w:val="00FF655F"/>
    <w:rsid w:val="00FF66E3"/>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3B63"/>
    <w:pPr>
      <w:spacing w:after="0" w:line="340" w:lineRule="atLeast"/>
    </w:pPr>
    <w:rPr>
      <w:rFonts w:ascii="Times New Roman" w:eastAsia="PMingLiU" w:hAnsi="Times New Roman" w:cs="Times New Roman"/>
      <w:sz w:val="26"/>
      <w:szCs w:val="20"/>
      <w:lang w:val="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3">
    <w:name w:val="Table Grid3"/>
    <w:basedOn w:val="TableNormal"/>
    <w:rsid w:val="00303B63"/>
    <w:pPr>
      <w:spacing w:before="120"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303B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3B63"/>
    <w:pPr>
      <w:spacing w:after="0" w:line="340" w:lineRule="atLeast"/>
    </w:pPr>
    <w:rPr>
      <w:rFonts w:ascii="Times New Roman" w:eastAsia="PMingLiU" w:hAnsi="Times New Roman" w:cs="Times New Roman"/>
      <w:sz w:val="26"/>
      <w:szCs w:val="20"/>
      <w:lang w:val="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3">
    <w:name w:val="Table Grid3"/>
    <w:basedOn w:val="TableNormal"/>
    <w:rsid w:val="00303B63"/>
    <w:pPr>
      <w:spacing w:before="120"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303B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16450</Words>
  <Characters>93765</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09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sen</dc:creator>
  <cp:lastModifiedBy>Mohammad Reza Namazi Rad</cp:lastModifiedBy>
  <cp:revision>2</cp:revision>
  <dcterms:created xsi:type="dcterms:W3CDTF">2015-03-10T00:59:00Z</dcterms:created>
  <dcterms:modified xsi:type="dcterms:W3CDTF">2015-03-10T00:59:00Z</dcterms:modified>
</cp:coreProperties>
</file>